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31293F">
      <w:pPr>
        <w:jc w:val="both"/>
        <w:rPr>
          <w:b/>
          <w:bCs/>
        </w:rPr>
      </w:pPr>
    </w:p>
    <w:p w14:paraId="1AAF7873" w14:textId="58AC8FCB" w:rsidR="006B1C64" w:rsidRDefault="006B1C64" w:rsidP="0031293F">
      <w:pPr>
        <w:jc w:val="both"/>
        <w:rPr>
          <w:b/>
          <w:bCs/>
        </w:rPr>
      </w:pPr>
    </w:p>
    <w:p w14:paraId="6F154B8A" w14:textId="77777777" w:rsidR="006B1C64" w:rsidRDefault="006B1C64" w:rsidP="0031293F">
      <w:pPr>
        <w:jc w:val="both"/>
        <w:rPr>
          <w:b/>
          <w:bCs/>
        </w:rPr>
      </w:pPr>
    </w:p>
    <w:p w14:paraId="20394F60" w14:textId="1E75C06C" w:rsidR="008366FB" w:rsidRDefault="00C949EE" w:rsidP="0031293F">
      <w:pPr>
        <w:jc w:val="both"/>
        <w:rPr>
          <w:b/>
          <w:bCs/>
        </w:rPr>
      </w:pPr>
      <w:r w:rsidRPr="00E800C1">
        <w:rPr>
          <w:b/>
          <w:bCs/>
        </w:rPr>
        <w:t xml:space="preserve">Projektbericht zum Modul </w:t>
      </w:r>
      <w:r w:rsidR="003A4D68" w:rsidRPr="00E800C1">
        <w:rPr>
          <w:b/>
          <w:bCs/>
        </w:rPr>
        <w:t>Information</w:t>
      </w:r>
      <w:r w:rsidRPr="00E800C1">
        <w:rPr>
          <w:b/>
          <w:bCs/>
        </w:rPr>
        <w:t xml:space="preserve"> </w:t>
      </w:r>
      <w:proofErr w:type="spellStart"/>
      <w:r w:rsidRPr="00E800C1">
        <w:rPr>
          <w:b/>
          <w:bCs/>
        </w:rPr>
        <w:t>Retrival</w:t>
      </w:r>
      <w:proofErr w:type="spellEnd"/>
      <w:r w:rsidRPr="00E800C1">
        <w:rPr>
          <w:b/>
          <w:bCs/>
        </w:rPr>
        <w:t xml:space="preserve"> und</w:t>
      </w:r>
      <w:r w:rsidR="008366FB">
        <w:rPr>
          <w:b/>
          <w:bCs/>
        </w:rPr>
        <w:t xml:space="preserve"> </w:t>
      </w:r>
      <w:r w:rsidRPr="00E800C1">
        <w:rPr>
          <w:b/>
          <w:bCs/>
        </w:rPr>
        <w:t>Visualisierung</w:t>
      </w:r>
    </w:p>
    <w:p w14:paraId="08B599F6" w14:textId="68D07585" w:rsidR="00C949EE" w:rsidRPr="008366FB" w:rsidRDefault="00055E97" w:rsidP="0031293F">
      <w:pPr>
        <w:jc w:val="both"/>
      </w:pPr>
      <w:r w:rsidRPr="008366FB">
        <w:t>Sommersemester 2021</w:t>
      </w:r>
    </w:p>
    <w:p w14:paraId="2088DAED" w14:textId="1B5D5DB1" w:rsidR="00055E97" w:rsidRPr="00E800C1" w:rsidRDefault="00055E97" w:rsidP="0031293F">
      <w:pPr>
        <w:jc w:val="both"/>
        <w:rPr>
          <w:b/>
          <w:bCs/>
        </w:rPr>
      </w:pPr>
    </w:p>
    <w:p w14:paraId="67E0076C" w14:textId="5007E132" w:rsidR="00055E97" w:rsidRDefault="00055E97" w:rsidP="0031293F">
      <w:pPr>
        <w:jc w:val="both"/>
        <w:rPr>
          <w:b/>
          <w:bCs/>
        </w:rPr>
      </w:pPr>
    </w:p>
    <w:p w14:paraId="59572051" w14:textId="77777777" w:rsidR="00765C17" w:rsidRPr="00E800C1" w:rsidRDefault="00765C17" w:rsidP="0031293F">
      <w:pPr>
        <w:jc w:val="both"/>
        <w:rPr>
          <w:b/>
          <w:bCs/>
        </w:rPr>
      </w:pPr>
    </w:p>
    <w:p w14:paraId="714A4B57" w14:textId="77777777" w:rsidR="00055E97" w:rsidRPr="00E800C1" w:rsidRDefault="00055E97" w:rsidP="0031293F">
      <w:pPr>
        <w:jc w:val="both"/>
        <w:rPr>
          <w:b/>
          <w:bCs/>
        </w:rPr>
      </w:pPr>
    </w:p>
    <w:p w14:paraId="5EAEB8A4" w14:textId="336D7BC6" w:rsidR="00055E97" w:rsidRPr="00E800C1" w:rsidRDefault="00C739E1" w:rsidP="0031293F">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31293F">
      <w:pPr>
        <w:jc w:val="both"/>
      </w:pPr>
    </w:p>
    <w:p w14:paraId="01FD3D27" w14:textId="77777777" w:rsidR="00765C17" w:rsidRDefault="00765C17" w:rsidP="0031293F">
      <w:pPr>
        <w:jc w:val="both"/>
      </w:pPr>
    </w:p>
    <w:p w14:paraId="7A5ABE98" w14:textId="064EC8B4" w:rsidR="00055E97" w:rsidRDefault="00055E97" w:rsidP="0031293F">
      <w:pPr>
        <w:jc w:val="both"/>
      </w:pPr>
    </w:p>
    <w:p w14:paraId="1776620E" w14:textId="6B1FBB3C" w:rsidR="00055E97" w:rsidRDefault="00055E97" w:rsidP="0031293F">
      <w:pPr>
        <w:jc w:val="both"/>
      </w:pPr>
    </w:p>
    <w:p w14:paraId="3B5EE43C" w14:textId="77777777" w:rsidR="00765C17" w:rsidRPr="00055E97" w:rsidRDefault="00765C17" w:rsidP="0031293F">
      <w:pPr>
        <w:jc w:val="both"/>
      </w:pPr>
    </w:p>
    <w:p w14:paraId="18DC00BD" w14:textId="1640CCFF" w:rsidR="00055E97" w:rsidRPr="00055E97" w:rsidRDefault="001234F6" w:rsidP="0031293F">
      <w:pPr>
        <w:jc w:val="both"/>
      </w:pPr>
      <w:r>
        <w:t>Marie-Luise Lindner</w:t>
      </w:r>
    </w:p>
    <w:p w14:paraId="545B8922" w14:textId="52C693EC" w:rsidR="00650772" w:rsidRDefault="00055E97" w:rsidP="0031293F">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31293F">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31293F">
      <w:pPr>
        <w:jc w:val="both"/>
      </w:pPr>
    </w:p>
    <w:p w14:paraId="0265525F" w14:textId="0415A563" w:rsidR="00055E97" w:rsidRDefault="00055E97" w:rsidP="0031293F">
      <w:pPr>
        <w:jc w:val="both"/>
      </w:pPr>
    </w:p>
    <w:p w14:paraId="4D767426" w14:textId="77777777" w:rsidR="00055E97" w:rsidRPr="00055E97" w:rsidRDefault="00055E97" w:rsidP="0031293F">
      <w:pPr>
        <w:jc w:val="both"/>
      </w:pPr>
    </w:p>
    <w:p w14:paraId="247CA276" w14:textId="5C715897" w:rsidR="00650772" w:rsidRPr="00055E97" w:rsidRDefault="00650772" w:rsidP="0031293F">
      <w:pPr>
        <w:jc w:val="both"/>
      </w:pPr>
    </w:p>
    <w:p w14:paraId="537245C3" w14:textId="77777777" w:rsidR="00650772" w:rsidRDefault="00650772" w:rsidP="0031293F">
      <w:pPr>
        <w:jc w:val="both"/>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31293F">
          <w:pPr>
            <w:pStyle w:val="berschrift1"/>
            <w:numPr>
              <w:ilvl w:val="0"/>
              <w:numId w:val="0"/>
            </w:numPr>
            <w:jc w:val="both"/>
          </w:pPr>
          <w:r>
            <w:t>Inhaltsverzeichnis</w:t>
          </w:r>
          <w:bookmarkEnd w:id="0"/>
        </w:p>
        <w:p w14:paraId="3CECAE81" w14:textId="312176C8" w:rsidR="003C1F64" w:rsidRDefault="00991D39" w:rsidP="0031293F">
          <w:pPr>
            <w:pStyle w:val="Verzeichnis1"/>
            <w:tabs>
              <w:tab w:val="right" w:leader="dot" w:pos="9062"/>
            </w:tabs>
            <w:jc w:val="both"/>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EE6563" w:rsidP="0031293F">
          <w:pPr>
            <w:pStyle w:val="Verzeichnis3"/>
            <w:tabs>
              <w:tab w:val="left" w:pos="1320"/>
              <w:tab w:val="right" w:leader="dot" w:pos="9062"/>
            </w:tabs>
            <w:jc w:val="both"/>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EE6563" w:rsidP="0031293F">
          <w:pPr>
            <w:pStyle w:val="Verzeichnis3"/>
            <w:tabs>
              <w:tab w:val="left" w:pos="1320"/>
              <w:tab w:val="right" w:leader="dot" w:pos="9062"/>
            </w:tabs>
            <w:jc w:val="both"/>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EE6563" w:rsidP="0031293F">
          <w:pPr>
            <w:pStyle w:val="Verzeichnis3"/>
            <w:tabs>
              <w:tab w:val="left" w:pos="1320"/>
              <w:tab w:val="right" w:leader="dot" w:pos="9062"/>
            </w:tabs>
            <w:jc w:val="both"/>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EE6563" w:rsidP="0031293F">
          <w:pPr>
            <w:pStyle w:val="Verzeichnis2"/>
            <w:tabs>
              <w:tab w:val="left" w:pos="880"/>
              <w:tab w:val="right" w:leader="dot" w:pos="9062"/>
            </w:tabs>
            <w:jc w:val="both"/>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EE6563" w:rsidP="0031293F">
          <w:pPr>
            <w:pStyle w:val="Verzeichnis1"/>
            <w:tabs>
              <w:tab w:val="left" w:pos="480"/>
              <w:tab w:val="right" w:leader="dot" w:pos="9062"/>
            </w:tabs>
            <w:jc w:val="both"/>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EE6563" w:rsidP="0031293F">
          <w:pPr>
            <w:pStyle w:val="Verzeichnis1"/>
            <w:tabs>
              <w:tab w:val="right" w:leader="dot" w:pos="9062"/>
            </w:tabs>
            <w:jc w:val="both"/>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EE6563" w:rsidP="0031293F">
          <w:pPr>
            <w:pStyle w:val="Verzeichnis2"/>
            <w:tabs>
              <w:tab w:val="right" w:leader="dot" w:pos="9062"/>
            </w:tabs>
            <w:jc w:val="both"/>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31293F">
          <w:pPr>
            <w:jc w:val="both"/>
          </w:pPr>
          <w:r>
            <w:fldChar w:fldCharType="end"/>
          </w:r>
        </w:p>
      </w:sdtContent>
    </w:sdt>
    <w:p w14:paraId="0A348EE9" w14:textId="1C8EDE9D" w:rsidR="001C6E03" w:rsidRDefault="001C6E03" w:rsidP="0031293F">
      <w:pPr>
        <w:jc w:val="both"/>
      </w:pPr>
    </w:p>
    <w:p w14:paraId="6239CC0C" w14:textId="77777777" w:rsidR="008D5147" w:rsidRDefault="008D5147" w:rsidP="0031293F">
      <w:pPr>
        <w:jc w:val="both"/>
      </w:pPr>
    </w:p>
    <w:p w14:paraId="29D7B2A2" w14:textId="77777777" w:rsidR="001C6E03" w:rsidRDefault="001C6E03" w:rsidP="0031293F">
      <w:pPr>
        <w:jc w:val="both"/>
      </w:pPr>
    </w:p>
    <w:p w14:paraId="55FC2CD5" w14:textId="3890E616" w:rsidR="008D5147" w:rsidRDefault="008D5147" w:rsidP="0031293F">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31293F">
      <w:pPr>
        <w:pStyle w:val="berschrift1"/>
        <w:jc w:val="both"/>
      </w:pPr>
      <w:bookmarkStart w:id="1" w:name="_Ref80356596"/>
      <w:bookmarkStart w:id="2" w:name="_Ref80356977"/>
      <w:bookmarkStart w:id="3" w:name="_Toc82161121"/>
      <w:r w:rsidRPr="00537FBC">
        <w:t>Einleitung</w:t>
      </w:r>
      <w:bookmarkEnd w:id="1"/>
      <w:bookmarkEnd w:id="2"/>
      <w:bookmarkEnd w:id="3"/>
    </w:p>
    <w:p w14:paraId="0B57EFBB" w14:textId="28E501A5" w:rsidR="00970F7E" w:rsidRDefault="005B02B2" w:rsidP="0031293F">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xXSJ9XX0sIlRhZyI6IkNpdGF2aVBsYWNlaG9sZGVyIzRhMDRjMGNlLTU2YTUtNGUwNS1iMTczLWZkMjEyNWNhMmU3NSIsIlRleHQiOiJbMTFdIiwiV0FJVmVyc2lvbiI6IjYuMTAuMC4wIn0=}</w:instrText>
          </w:r>
          <w:r w:rsidR="00F815E5">
            <w:fldChar w:fldCharType="separate"/>
          </w:r>
          <w:r w:rsidR="0091482A">
            <w:t>[11]</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3XSJ9XX0sIlRhZyI6IkNpdGF2aVBsYWNlaG9sZGVyIzQ4ZjgzMjI0LTJlNjUtNDg4Mi1iN2VlLTRiOTcxNTJkZjVmZiIsIlRleHQiOiJbN10iLCJXQUlWZXJzaW9uIjoiNi4xMC4wLjAifQ==}</w:instrText>
          </w:r>
          <w:r w:rsidR="00F76785">
            <w:fldChar w:fldCharType="separate"/>
          </w:r>
          <w:r w:rsidR="0091482A">
            <w:t>[7]</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MwZjg0OGNjMy02OTA3LTRhYmMtOGRiYy0xMzc1YTdlNGJjYTYiLCJUZXh0IjoiWzE0XSIsIldBSVZlcnNpb24iOiI2LjEwLjAuMCJ9}</w:instrText>
          </w:r>
          <w:r w:rsidR="00DE4FE0">
            <w:fldChar w:fldCharType="separate"/>
          </w:r>
          <w:r w:rsidR="0091482A">
            <w:t>[14]</w:t>
          </w:r>
          <w:r w:rsidR="00DE4FE0">
            <w:fldChar w:fldCharType="end"/>
          </w:r>
        </w:sdtContent>
      </w:sdt>
    </w:p>
    <w:p w14:paraId="50410736" w14:textId="3880294E" w:rsidR="008C4E22" w:rsidRDefault="00284CED" w:rsidP="0031293F">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proofErr w:type="spellStart"/>
      <w:r w:rsidR="00C920A3" w:rsidRPr="00F736C9">
        <w:rPr>
          <w:color w:val="FF0000"/>
        </w:rPr>
        <w:t>avl</w:t>
      </w:r>
      <w:proofErr w:type="spellEnd"/>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91482A">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MmNmZDVmOTAtMGEyZC00YmYxLWJiYjYtZDQzNzRlZGFlZGM5IiwiVGV4dCI6Ils5XSIsIldBSVZlcnNpb24iOiI2LjEwLjAuMCJ9}</w:instrText>
          </w:r>
          <w:r w:rsidR="002B5C9F">
            <w:rPr>
              <w:color w:val="FF0000"/>
            </w:rPr>
            <w:fldChar w:fldCharType="separate"/>
          </w:r>
          <w:r w:rsidR="0091482A">
            <w:rPr>
              <w:color w:val="FF0000"/>
            </w:rPr>
            <w:t>[9]</w:t>
          </w:r>
          <w:r w:rsidR="002B5C9F">
            <w:rPr>
              <w:color w:val="FF0000"/>
            </w:rPr>
            <w:fldChar w:fldCharType="end"/>
          </w:r>
        </w:sdtContent>
      </w:sdt>
    </w:p>
    <w:p w14:paraId="776957CC" w14:textId="684B41BA" w:rsidR="00751898" w:rsidRPr="00751898" w:rsidRDefault="00C23BC3" w:rsidP="0031293F">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31293F">
      <w:pPr>
        <w:pStyle w:val="berschrift2"/>
        <w:jc w:val="both"/>
      </w:pPr>
      <w:bookmarkStart w:id="4" w:name="_Ref80273977"/>
      <w:bookmarkStart w:id="5" w:name="_Ref80274072"/>
      <w:bookmarkStart w:id="6" w:name="_Toc82161122"/>
      <w:r w:rsidRPr="00537FBC">
        <w:t>Anwendungshintergrund</w:t>
      </w:r>
      <w:bookmarkEnd w:id="4"/>
      <w:bookmarkEnd w:id="5"/>
      <w:bookmarkEnd w:id="6"/>
    </w:p>
    <w:p w14:paraId="56073F03" w14:textId="2A257E59" w:rsidR="00F81154" w:rsidRDefault="002F5C81" w:rsidP="0031293F">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529682AF" w:rsidR="008F284E" w:rsidRDefault="001F4881" w:rsidP="0031293F">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proofErr w:type="spellStart"/>
      <w:r>
        <w:t>Fragen</w:t>
      </w:r>
      <w:proofErr w:type="spellEnd"/>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4B363120" w:rsidR="00A255A9" w:rsidRDefault="005B716D" w:rsidP="0031293F">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Abbildung 1 verweist auf diese Struktur.</w:t>
      </w:r>
    </w:p>
    <w:p w14:paraId="0A01C965" w14:textId="55948C92" w:rsidR="00C73FD8" w:rsidRDefault="00C73FD8" w:rsidP="0031293F">
      <w:pPr>
        <w:jc w:val="both"/>
      </w:pPr>
      <w:r>
        <w:rPr>
          <w:noProof/>
        </w:rPr>
        <mc:AlternateContent>
          <mc:Choice Requires="wps">
            <w:drawing>
              <wp:anchor distT="45720" distB="45720" distL="114300" distR="114300" simplePos="0" relativeHeight="251658240"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69.1pt;margin-top:10.5pt;width:267.8pt;height:14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31293F">
      <w:pPr>
        <w:jc w:val="both"/>
      </w:pPr>
    </w:p>
    <w:p w14:paraId="4EB85758" w14:textId="77777777" w:rsidR="00D2306F" w:rsidRDefault="00D2306F" w:rsidP="0031293F">
      <w:pPr>
        <w:jc w:val="both"/>
      </w:pPr>
    </w:p>
    <w:p w14:paraId="210569D7" w14:textId="77777777" w:rsidR="00D2306F" w:rsidRDefault="00D2306F" w:rsidP="0031293F">
      <w:pPr>
        <w:jc w:val="both"/>
      </w:pPr>
    </w:p>
    <w:p w14:paraId="68D8AD43" w14:textId="2A58623E" w:rsidR="00D2306F" w:rsidRDefault="00D2306F" w:rsidP="0031293F">
      <w:pPr>
        <w:jc w:val="both"/>
      </w:pPr>
    </w:p>
    <w:p w14:paraId="3A3FA3E5" w14:textId="5CB63CF1" w:rsidR="00D2306F" w:rsidRDefault="00D2306F" w:rsidP="0031293F">
      <w:pPr>
        <w:jc w:val="both"/>
      </w:pPr>
    </w:p>
    <w:p w14:paraId="4D6DFAC5" w14:textId="555E4AC3" w:rsidR="00D2306F" w:rsidRDefault="00D2306F" w:rsidP="0031293F">
      <w:pPr>
        <w:jc w:val="both"/>
      </w:pPr>
    </w:p>
    <w:p w14:paraId="48DC198E" w14:textId="3EE1AB09" w:rsidR="00D2306F" w:rsidRDefault="00A6305F" w:rsidP="0031293F">
      <w:pPr>
        <w:jc w:val="both"/>
      </w:pPr>
      <w:r>
        <w:rPr>
          <w:noProof/>
        </w:rPr>
        <mc:AlternateContent>
          <mc:Choice Requires="wps">
            <w:drawing>
              <wp:anchor distT="0" distB="0" distL="114300" distR="114300" simplePos="0" relativeHeight="251658241"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69.1pt;margin-top:6.05pt;width:267.8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WQVFw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" stroked="f">
                <v:textbox style="mso-fit-shape-to-text:t" inset="0,0,0,0">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31293F">
      <w:pPr>
        <w:jc w:val="both"/>
      </w:pPr>
    </w:p>
    <w:p w14:paraId="7D24F464" w14:textId="7A0D42F5" w:rsidR="00F66CAC" w:rsidRDefault="00522B6B" w:rsidP="0031293F">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NkNjAxMGM2My1kOTI5LTRiNmQtYjliZS02YzNkYmM5NDA2ZTgiLCJUZXh0IjoiWzE0XSIsIldBSVZlcnNpb24iOiI2LjEwLjAuMCJ9}</w:instrText>
          </w:r>
          <w:r w:rsidR="00B73440">
            <w:fldChar w:fldCharType="separate"/>
          </w:r>
          <w:r w:rsidR="0091482A">
            <w:t>[14]</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 xml:space="preserve">innerhalb des </w:t>
      </w:r>
      <w:proofErr w:type="spellStart"/>
      <w:r w:rsidR="006A1C1D">
        <w:t>Neuronenverbandes</w:t>
      </w:r>
      <w:proofErr w:type="spellEnd"/>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p>
    <w:p w14:paraId="3DF9043F" w14:textId="1896122A" w:rsidR="009E5BE2" w:rsidRPr="00176219" w:rsidRDefault="008B0B6E" w:rsidP="0031293F">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31293F">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31293F">
      <w:pPr>
        <w:jc w:val="both"/>
      </w:pPr>
      <w:r>
        <w:t>Di</w:t>
      </w:r>
      <w:r w:rsidR="00176219">
        <w:t>e Visualisierungstechniken</w:t>
      </w:r>
      <w:r>
        <w:t xml:space="preserve"> werden nachfolgend kurz </w:t>
      </w:r>
      <w:r w:rsidR="00826DF2">
        <w:t>vorgestellt.</w:t>
      </w:r>
    </w:p>
    <w:p w14:paraId="1D09747D" w14:textId="169FCA16" w:rsidR="00EB523F" w:rsidRDefault="00EB523F" w:rsidP="0031293F">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U1ZDRiZjAwLTMxZWYtNGU5ZS04Zjc1LWY0OTcyOTJkYzk5YSIsIlRleHQiOiJbOF0iLCJXQUlWZXJzaW9uIjoiNi4xMC4wLjAifQ==}</w:instrText>
          </w:r>
          <w:r w:rsidR="00E717A3">
            <w:fldChar w:fldCharType="separate"/>
          </w:r>
          <w:r w:rsidR="0091482A">
            <w:t>[8]</w:t>
          </w:r>
          <w:r w:rsidR="00E717A3">
            <w:fldChar w:fldCharType="end"/>
          </w:r>
        </w:sdtContent>
      </w:sdt>
    </w:p>
    <w:p w14:paraId="6D2168D0" w14:textId="554054D0" w:rsidR="00826DF2" w:rsidRDefault="00826DF2" w:rsidP="0031293F">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hNmVhNzYyMy1iMTkzLTRiYzEtYmJlMS0xZDQyMTNkNWJiNjMiLCJUZXh0IjoiWzE1XSIsIldBSVZlcnNpb24iOiI2LjEwLjAuMCJ9}</w:instrText>
          </w:r>
          <w:r w:rsidR="007E70EB">
            <w:fldChar w:fldCharType="separate"/>
          </w:r>
          <w:r w:rsidR="0091482A">
            <w:t>[15]</w:t>
          </w:r>
          <w:r w:rsidR="007E70EB">
            <w:fldChar w:fldCharType="end"/>
          </w:r>
        </w:sdtContent>
      </w:sdt>
    </w:p>
    <w:p w14:paraId="404DB0A0" w14:textId="2B302171" w:rsidR="00143E3E" w:rsidRDefault="003300A7" w:rsidP="0031293F">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w:t>
      </w:r>
      <w:proofErr w:type="spellStart"/>
      <w:r w:rsidR="005F69C1" w:rsidRPr="005F69C1">
        <w:t>ten</w:t>
      </w:r>
      <w:proofErr w:type="spellEnd"/>
      <w:r w:rsidR="005F69C1" w:rsidRPr="005F69C1">
        <w:t xml:space="preserve"> Achse entspricht der i-</w:t>
      </w:r>
      <w:proofErr w:type="spellStart"/>
      <w:r w:rsidR="005F69C1" w:rsidRPr="005F69C1">
        <w:t>ten</w:t>
      </w:r>
      <w:proofErr w:type="spellEnd"/>
      <w:r w:rsidR="005F69C1" w:rsidRPr="005F69C1">
        <w:t xml:space="preserve">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31293F">
      <w:pPr>
        <w:pStyle w:val="berschrift2"/>
        <w:jc w:val="both"/>
      </w:pPr>
      <w:bookmarkStart w:id="7" w:name="_Ref81905548"/>
      <w:bookmarkStart w:id="8" w:name="_Toc82161123"/>
      <w:r>
        <w:t>Zielgruppen</w:t>
      </w:r>
      <w:bookmarkEnd w:id="7"/>
      <w:bookmarkEnd w:id="8"/>
    </w:p>
    <w:p w14:paraId="03D68D9B" w14:textId="56AAFD61" w:rsidR="00647EEC" w:rsidRDefault="00B96344" w:rsidP="0031293F">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proofErr w:type="spellStart"/>
      <w:r w:rsidR="00A15C89">
        <w:t>C</w:t>
      </w:r>
      <w:r w:rsidR="0026251D">
        <w:t>leaning</w:t>
      </w:r>
      <w:proofErr w:type="spellEnd"/>
      <w:r w:rsidR="0026251D">
        <w:t>“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w:t>
      </w:r>
      <w:proofErr w:type="spellStart"/>
      <w:r w:rsidR="000C212D">
        <w:t>Exploratory</w:t>
      </w:r>
      <w:proofErr w:type="spellEnd"/>
      <w:r w:rsidR="000C212D">
        <w:t xml:space="preserve">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 xml:space="preserve">Im finalen Schritt dem „Model </w:t>
      </w:r>
      <w:proofErr w:type="spellStart"/>
      <w:r w:rsidR="004E5AE5">
        <w:t>Deployment</w:t>
      </w:r>
      <w:proofErr w:type="spellEnd"/>
      <w:r w:rsidR="004E5AE5">
        <w: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 xml:space="preserve">im Aufgabensektor der „Data Collection“ und des „Data </w:t>
      </w:r>
      <w:proofErr w:type="spellStart"/>
      <w:r w:rsidR="00DB614B">
        <w:t>Cleaning</w:t>
      </w:r>
      <w:proofErr w:type="spellEnd"/>
      <w:r w:rsidR="00DB614B">
        <w:t>“.</w:t>
      </w:r>
      <w:r w:rsidR="00BC127C">
        <w:t xml:space="preserve"> Die Rolle des Data Analyst </w:t>
      </w:r>
      <w:r w:rsidR="003B7E03">
        <w:t xml:space="preserve">zielt auf die Anforderungen des „Data </w:t>
      </w:r>
      <w:proofErr w:type="spellStart"/>
      <w:r w:rsidR="003B7E03">
        <w:t>Cleaning</w:t>
      </w:r>
      <w:proofErr w:type="spellEnd"/>
      <w:r w:rsidR="003B7E03">
        <w:t>“ und der</w:t>
      </w:r>
      <w:r w:rsidR="00C051DF" w:rsidRPr="00C051DF">
        <w:t xml:space="preserve"> </w:t>
      </w:r>
      <w:r w:rsidR="00C051DF">
        <w:t>„</w:t>
      </w:r>
      <w:proofErr w:type="spellStart"/>
      <w:r w:rsidR="00C051DF">
        <w:t>Exploratory</w:t>
      </w:r>
      <w:proofErr w:type="spellEnd"/>
      <w:r w:rsidR="00C051DF">
        <w:t xml:space="preserve"> Data Analysis“ ab.</w:t>
      </w:r>
      <w:r w:rsidR="00D6065F">
        <w:t xml:space="preserve"> </w:t>
      </w:r>
      <w:proofErr w:type="spellStart"/>
      <w:r w:rsidR="00D6065F" w:rsidRPr="00613A05">
        <w:t>Machine</w:t>
      </w:r>
      <w:proofErr w:type="spellEnd"/>
      <w:r w:rsidR="00D6065F" w:rsidRPr="00613A05">
        <w:t xml:space="preserv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w:t>
      </w:r>
      <w:proofErr w:type="spellStart"/>
      <w:r w:rsidR="00532F52" w:rsidRPr="00613A05">
        <w:t>Deployment</w:t>
      </w:r>
      <w:proofErr w:type="spellEnd"/>
      <w:r w:rsidR="00532F52" w:rsidRPr="00613A05">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iNGQ5ZTMyMi0yNWIzLTQ5MDAtYjI4NC04ZjgxN2U3ZmZjMGYiLCJUZXh0IjoiWzEzXSIsIldBSVZlcnNpb24iOiI2LjEwLjAuMCJ9}</w:instrText>
          </w:r>
          <w:r w:rsidR="002A1471">
            <w:fldChar w:fldCharType="separate"/>
          </w:r>
          <w:r w:rsidR="0091482A">
            <w:t>[13]</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31293F">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31293F">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31293F">
      <w:pPr>
        <w:pStyle w:val="berschrift2"/>
        <w:jc w:val="both"/>
      </w:pPr>
      <w:r>
        <w:t>Übe</w:t>
      </w:r>
      <w:r w:rsidR="00E4771A">
        <w:t>rblick und Beiträge</w:t>
      </w:r>
    </w:p>
    <w:p w14:paraId="1E3C5914" w14:textId="61E5146D" w:rsidR="00433043" w:rsidRDefault="00773D30" w:rsidP="0031293F">
      <w:pPr>
        <w:jc w:val="both"/>
      </w:pPr>
      <w:r>
        <w:t>Die Informationsgrundlage</w:t>
      </w:r>
      <w:r w:rsidR="00D46D06">
        <w:t xml:space="preserve"> d</w:t>
      </w:r>
      <w:r w:rsidR="00714F43">
        <w:t>ieses Projektes bilde</w:t>
      </w:r>
      <w:r w:rsidR="006B6FE2">
        <w:t>n</w:t>
      </w:r>
      <w:r w:rsidR="00714F43">
        <w:t xml:space="preserve"> Daten</w:t>
      </w:r>
      <w:r w:rsidR="00B427E2">
        <w:t xml:space="preserve"> der Webseite „</w:t>
      </w:r>
      <w:proofErr w:type="spellStart"/>
      <w:r w:rsidR="00B427E2">
        <w:t>Kaggle</w:t>
      </w:r>
      <w:proofErr w:type="spellEnd"/>
      <w:r w:rsidR="00B427E2">
        <w:t>“.</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WVhOGVlYWItM2M3OC00ZWViLTkzZGUtM2NhNDc3ODI1Mzg2IiwiVGV4dCI6Ils5XSIsIldBSVZlcnNpb24iOiI2LjEwLjAuMCJ9}</w:instrText>
          </w:r>
          <w:r w:rsidR="00F36D78">
            <w:fldChar w:fldCharType="separate"/>
          </w:r>
          <w:r w:rsidR="0091482A">
            <w:t>[9]</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proofErr w:type="spellStart"/>
      <w:r w:rsidR="00A71D5F" w:rsidRPr="00A71D5F">
        <w:rPr>
          <w:i/>
          <w:iCs/>
        </w:rPr>
        <w:t>Kilometers</w:t>
      </w:r>
      <w:r w:rsidR="00C907B2">
        <w:rPr>
          <w:i/>
          <w:iCs/>
        </w:rPr>
        <w:t>_</w:t>
      </w:r>
      <w:r w:rsidR="007C1783" w:rsidRPr="00A71D5F">
        <w:rPr>
          <w:i/>
          <w:iCs/>
        </w:rPr>
        <w:t>Driven</w:t>
      </w:r>
      <w:proofErr w:type="spellEnd"/>
      <w:r w:rsidR="00A71D5F">
        <w:rPr>
          <w:i/>
          <w:iCs/>
        </w:rPr>
        <w:t xml:space="preserve"> </w:t>
      </w:r>
      <w:r w:rsidR="00A71D5F" w:rsidRPr="00A71D5F">
        <w:t>(</w:t>
      </w:r>
      <w:r w:rsidR="00A71D5F">
        <w:t>deutsch:</w:t>
      </w:r>
      <w:r w:rsidR="007C1783">
        <w:t xml:space="preserve"> </w:t>
      </w:r>
      <w:r w:rsidR="00A71D5F">
        <w:t xml:space="preserve">gefahrene Kilometer), </w:t>
      </w:r>
      <w:proofErr w:type="spellStart"/>
      <w:r w:rsidR="00264FB2">
        <w:rPr>
          <w:i/>
          <w:iCs/>
        </w:rPr>
        <w:t>Fuel</w:t>
      </w:r>
      <w:r w:rsidR="00C907B2">
        <w:rPr>
          <w:i/>
          <w:iCs/>
        </w:rPr>
        <w:t>_</w:t>
      </w:r>
      <w:r w:rsidR="00264FB2">
        <w:rPr>
          <w:i/>
          <w:iCs/>
        </w:rPr>
        <w:t>Type</w:t>
      </w:r>
      <w:proofErr w:type="spellEnd"/>
      <w:r w:rsidR="00264FB2">
        <w:rPr>
          <w:i/>
          <w:iCs/>
        </w:rPr>
        <w:t xml:space="preserve"> </w:t>
      </w:r>
      <w:r w:rsidR="00264FB2">
        <w:t xml:space="preserve">(deutsch: Kraftstofftyp), </w:t>
      </w:r>
      <w:r w:rsidR="00A82964">
        <w:rPr>
          <w:i/>
          <w:iCs/>
        </w:rPr>
        <w:t xml:space="preserve">Transmission </w:t>
      </w:r>
      <w:r w:rsidR="00A82964">
        <w:t xml:space="preserve">(deutsch: Schaltgetriebe), </w:t>
      </w:r>
      <w:proofErr w:type="spellStart"/>
      <w:r w:rsidR="0059344A">
        <w:rPr>
          <w:i/>
          <w:iCs/>
        </w:rPr>
        <w:t>Owner</w:t>
      </w:r>
      <w:proofErr w:type="spellEnd"/>
      <w:r w:rsidR="0059344A">
        <w:rPr>
          <w:i/>
          <w:iCs/>
        </w:rPr>
        <w:t xml:space="preserve"> Type </w:t>
      </w:r>
      <w:r w:rsidR="0059344A">
        <w:t xml:space="preserve">(deutsch: Vorbesitzer), </w:t>
      </w:r>
      <w:proofErr w:type="spellStart"/>
      <w:r w:rsidR="006A170C">
        <w:rPr>
          <w:i/>
          <w:iCs/>
        </w:rPr>
        <w:t>Mileage</w:t>
      </w:r>
      <w:proofErr w:type="spellEnd"/>
      <w:r w:rsidR="006A170C">
        <w:rPr>
          <w:i/>
          <w:iCs/>
        </w:rPr>
        <w:t xml:space="preserv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proofErr w:type="spellStart"/>
      <w:r w:rsidR="009B06A9">
        <w:rPr>
          <w:i/>
          <w:iCs/>
        </w:rPr>
        <w:t>Ne</w:t>
      </w:r>
      <w:r w:rsidR="00C907B2">
        <w:rPr>
          <w:i/>
          <w:iCs/>
        </w:rPr>
        <w:t>w_</w:t>
      </w:r>
      <w:r w:rsidR="009B06A9">
        <w:rPr>
          <w:i/>
          <w:iCs/>
        </w:rPr>
        <w:t>Price</w:t>
      </w:r>
      <w:proofErr w:type="spellEnd"/>
      <w:r w:rsidR="009B06A9">
        <w:rPr>
          <w:i/>
          <w:iCs/>
        </w:rPr>
        <w:t xml:space="preserv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 xml:space="preserve">die </w:t>
      </w:r>
      <w:proofErr w:type="spellStart"/>
      <w:r w:rsidR="00381A1B" w:rsidRPr="008F353F">
        <w:t>Unverzerrtheit</w:t>
      </w:r>
      <w:proofErr w:type="spellEnd"/>
      <w:r w:rsidR="00381A1B" w:rsidRPr="008F353F">
        <w:t xml:space="preserve">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 xml:space="preserve">eine </w:t>
      </w:r>
      <w:proofErr w:type="spellStart"/>
      <w:r w:rsidR="00E165E7">
        <w:t>Unverzerrtheit</w:t>
      </w:r>
      <w:proofErr w:type="spellEnd"/>
      <w:r w:rsidR="00E165E7">
        <w:t xml:space="preserve">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31293F">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31293F">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31293F">
      <w:pPr>
        <w:pStyle w:val="berschrift1"/>
        <w:jc w:val="both"/>
      </w:pPr>
      <w:bookmarkStart w:id="10" w:name="_Ref80347550"/>
      <w:bookmarkStart w:id="11" w:name="_Toc82161125"/>
      <w:r>
        <w:t>Daten</w:t>
      </w:r>
      <w:bookmarkEnd w:id="10"/>
      <w:bookmarkEnd w:id="11"/>
    </w:p>
    <w:p w14:paraId="72E0E941" w14:textId="6E3CDC30" w:rsidR="00481FA0" w:rsidRDefault="00F5563C" w:rsidP="0031293F">
      <w:pPr>
        <w:jc w:val="both"/>
      </w:pPr>
      <w:r>
        <w:t>Die Grundlage dieses Projekts bilden D</w:t>
      </w:r>
      <w:r w:rsidR="00481FA0">
        <w:t xml:space="preserve">atensätze </w:t>
      </w:r>
      <w:r w:rsidR="00C91324">
        <w:t xml:space="preserve">der Webseite </w:t>
      </w:r>
      <w:r w:rsidR="00DB02A7">
        <w:t>„</w:t>
      </w:r>
      <w:proofErr w:type="spellStart"/>
      <w:r w:rsidR="00DB02A7">
        <w:t>Kaggle</w:t>
      </w:r>
      <w:proofErr w:type="spellEnd"/>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jhkZDZiZGUtZjk1My00Yjk2LWE4ZTMtZGZlZjNkNzQyMmIyIiwiVGV4dCI6Ils5XSIsIldBSVZlcnNpb24iOiI2LjEwLjAuMCJ9}</w:instrText>
          </w:r>
          <w:r w:rsidR="006A068A">
            <w:fldChar w:fldCharType="separate"/>
          </w:r>
          <w:r w:rsidR="0091482A">
            <w:t>[9]</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proofErr w:type="spellStart"/>
      <w:r w:rsidR="005A0BFF" w:rsidRPr="005A0BFF">
        <w:rPr>
          <w:i/>
          <w:iCs/>
        </w:rPr>
        <w:t>Used</w:t>
      </w:r>
      <w:proofErr w:type="spellEnd"/>
      <w:r w:rsidR="005A0BFF" w:rsidRPr="005A0BFF">
        <w:rPr>
          <w:i/>
          <w:iCs/>
        </w:rPr>
        <w:t xml:space="preserve"> Cars Price </w:t>
      </w:r>
      <w:proofErr w:type="spellStart"/>
      <w:r w:rsidR="005A0BFF" w:rsidRPr="005A0BFF">
        <w:rPr>
          <w:i/>
          <w:iCs/>
        </w:rPr>
        <w:t>Prediction</w:t>
      </w:r>
      <w:proofErr w:type="spellEnd"/>
      <w:r w:rsidR="00440BB4">
        <w:rPr>
          <w:i/>
          <w:iCs/>
        </w:rPr>
        <w:t xml:space="preserve"> </w:t>
      </w:r>
      <w:r w:rsidR="00440BB4">
        <w:t xml:space="preserve">des Nutzers </w:t>
      </w:r>
      <w:r w:rsidR="00E433B9">
        <w:rPr>
          <w:rStyle w:val="profilehead-display-name"/>
        </w:rPr>
        <w:t xml:space="preserve">Avi </w:t>
      </w:r>
      <w:proofErr w:type="spellStart"/>
      <w:r w:rsidR="00E433B9">
        <w:rPr>
          <w:rStyle w:val="profilehead-display-name"/>
        </w:rPr>
        <w:t>Kasliwal</w:t>
      </w:r>
      <w:proofErr w:type="spellEnd"/>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 xml:space="preserve">Avi </w:t>
      </w:r>
      <w:proofErr w:type="spellStart"/>
      <w:r w:rsidR="00911466">
        <w:rPr>
          <w:rStyle w:val="profilehead-display-name"/>
        </w:rPr>
        <w:t>Kasliwal</w:t>
      </w:r>
      <w:r w:rsidR="007974F6">
        <w:rPr>
          <w:rStyle w:val="profilehead-display-name"/>
        </w:rPr>
        <w:t>s</w:t>
      </w:r>
      <w:proofErr w:type="spellEnd"/>
      <w:r w:rsidR="007974F6">
        <w:rPr>
          <w:rStyle w:val="profilehead-display-name"/>
        </w:rPr>
        <w:t xml:space="preserve"> ist d</w:t>
      </w:r>
      <w:r w:rsidR="00701334">
        <w:rPr>
          <w:rStyle w:val="profilehead-display-name"/>
        </w:rPr>
        <w:t>ie</w:t>
      </w:r>
      <w:r w:rsidR="00401DDE">
        <w:rPr>
          <w:rStyle w:val="profilehead-display-name"/>
        </w:rPr>
        <w:t xml:space="preserve"> indische</w:t>
      </w:r>
      <w:r w:rsidR="00701334">
        <w:rPr>
          <w:rStyle w:val="profilehead-display-name"/>
        </w:rPr>
        <w:t xml:space="preserve"> Stadt </w:t>
      </w:r>
      <w:proofErr w:type="spellStart"/>
      <w:r w:rsidR="00701334">
        <w:t>Noida</w:t>
      </w:r>
      <w:proofErr w:type="spellEnd"/>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NlZGMwMjM2Zi1iNGZjLTRjZDItYTYyMS1iY2UxMTNlNDIwMzAiLCJUZXh0IjoiWzRdIiwiV0FJVmVyc2lvbiI6IjYuMTAuMC4wIn0=}</w:instrText>
          </w:r>
          <w:r w:rsidR="0020640F">
            <w:fldChar w:fldCharType="separate"/>
          </w:r>
          <w:r w:rsidR="0091482A">
            <w:t>[4]</w:t>
          </w:r>
          <w:r w:rsidR="0020640F">
            <w:fldChar w:fldCharType="end"/>
          </w:r>
        </w:sdtContent>
      </w:sdt>
    </w:p>
    <w:p w14:paraId="6160C6C9" w14:textId="27FB0A6C" w:rsidR="004A2AFD" w:rsidRPr="00172CF9" w:rsidRDefault="00A163B6" w:rsidP="0031293F">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w:t>
      </w:r>
      <w:proofErr w:type="spellStart"/>
      <w:r w:rsidR="00076F49">
        <w:t>original</w:t>
      </w:r>
      <w:proofErr w:type="spellEnd"/>
      <w:r w:rsidR="00076F49">
        <w:t xml:space="preserve">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proofErr w:type="spellStart"/>
      <w:r w:rsidR="000C191B" w:rsidRPr="00A71D5F">
        <w:rPr>
          <w:i/>
          <w:iCs/>
        </w:rPr>
        <w:t>Kilometers</w:t>
      </w:r>
      <w:r w:rsidR="00C907B2">
        <w:rPr>
          <w:i/>
          <w:iCs/>
        </w:rPr>
        <w:t>_</w:t>
      </w:r>
      <w:r w:rsidR="000C191B" w:rsidRPr="00A71D5F">
        <w:rPr>
          <w:i/>
          <w:iCs/>
        </w:rPr>
        <w:t>Driven</w:t>
      </w:r>
      <w:proofErr w:type="spellEnd"/>
      <w:r w:rsidR="000C191B">
        <w:rPr>
          <w:i/>
          <w:iCs/>
        </w:rPr>
        <w:t xml:space="preserve"> </w:t>
      </w:r>
      <w:r w:rsidR="000C191B" w:rsidRPr="00A71D5F">
        <w:t>(</w:t>
      </w:r>
      <w:r w:rsidR="000C191B">
        <w:t xml:space="preserve">deutsch: gefahrene Kilometer), </w:t>
      </w:r>
      <w:proofErr w:type="spellStart"/>
      <w:r w:rsidR="000C191B">
        <w:rPr>
          <w:i/>
          <w:iCs/>
        </w:rPr>
        <w:t>Fuel</w:t>
      </w:r>
      <w:r w:rsidR="00C54840">
        <w:rPr>
          <w:i/>
          <w:iCs/>
        </w:rPr>
        <w:t>_</w:t>
      </w:r>
      <w:r w:rsidR="000C191B">
        <w:rPr>
          <w:i/>
          <w:iCs/>
        </w:rPr>
        <w:t>Type</w:t>
      </w:r>
      <w:proofErr w:type="spellEnd"/>
      <w:r w:rsidR="000C191B">
        <w:rPr>
          <w:i/>
          <w:iCs/>
        </w:rPr>
        <w:t xml:space="preserve"> </w:t>
      </w:r>
      <w:r w:rsidR="000C191B">
        <w:t xml:space="preserve">(deutsch: Kraftstofftyp), </w:t>
      </w:r>
      <w:r w:rsidR="000C191B">
        <w:rPr>
          <w:i/>
          <w:iCs/>
        </w:rPr>
        <w:t xml:space="preserve">Transmission </w:t>
      </w:r>
      <w:r w:rsidR="000C191B">
        <w:t xml:space="preserve">(deutsch: Schaltgetriebe), </w:t>
      </w:r>
      <w:proofErr w:type="spellStart"/>
      <w:r w:rsidR="000C191B">
        <w:rPr>
          <w:i/>
          <w:iCs/>
        </w:rPr>
        <w:t>Owner</w:t>
      </w:r>
      <w:r w:rsidR="00C907B2">
        <w:rPr>
          <w:i/>
          <w:iCs/>
        </w:rPr>
        <w:t>_</w:t>
      </w:r>
      <w:r w:rsidR="000C191B">
        <w:rPr>
          <w:i/>
          <w:iCs/>
        </w:rPr>
        <w:t>Type</w:t>
      </w:r>
      <w:proofErr w:type="spellEnd"/>
      <w:r w:rsidR="000C191B">
        <w:rPr>
          <w:i/>
          <w:iCs/>
        </w:rPr>
        <w:t xml:space="preserve"> </w:t>
      </w:r>
      <w:r w:rsidR="000C191B">
        <w:t xml:space="preserve">(deutsch: Vorbesitzer), </w:t>
      </w:r>
      <w:proofErr w:type="spellStart"/>
      <w:r w:rsidR="000C191B">
        <w:rPr>
          <w:i/>
          <w:iCs/>
        </w:rPr>
        <w:t>Mileage</w:t>
      </w:r>
      <w:proofErr w:type="spellEnd"/>
      <w:r w:rsidR="000C191B">
        <w:rPr>
          <w:i/>
          <w:iCs/>
        </w:rPr>
        <w:t xml:space="preserv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proofErr w:type="spellStart"/>
      <w:r w:rsidR="000C191B">
        <w:rPr>
          <w:i/>
          <w:iCs/>
        </w:rPr>
        <w:t>New</w:t>
      </w:r>
      <w:r w:rsidR="00C907B2">
        <w:rPr>
          <w:i/>
          <w:iCs/>
        </w:rPr>
        <w:t>_</w:t>
      </w:r>
      <w:r w:rsidR="000C191B">
        <w:rPr>
          <w:i/>
          <w:iCs/>
        </w:rPr>
        <w:t>Price</w:t>
      </w:r>
      <w:proofErr w:type="spellEnd"/>
      <w:r w:rsidR="000C191B">
        <w:rPr>
          <w:i/>
          <w:iCs/>
        </w:rPr>
        <w:t xml:space="preserv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proofErr w:type="spellStart"/>
      <w:r w:rsidR="004A2A7D" w:rsidRPr="00C54840">
        <w:rPr>
          <w:i/>
          <w:iCs/>
        </w:rPr>
        <w:t>Kilometers</w:t>
      </w:r>
      <w:r w:rsidR="00C54840" w:rsidRPr="00C54840">
        <w:rPr>
          <w:i/>
          <w:iCs/>
        </w:rPr>
        <w:t>_</w:t>
      </w:r>
      <w:r w:rsidR="004A2A7D" w:rsidRPr="00C54840">
        <w:rPr>
          <w:i/>
          <w:iCs/>
        </w:rPr>
        <w:t>Driven</w:t>
      </w:r>
      <w:proofErr w:type="spellEnd"/>
      <w:r w:rsidR="004A2A7D">
        <w:t xml:space="preserve"> geben Auskunft über die gefahrenen Kilometer </w:t>
      </w:r>
      <w:r w:rsidR="00F55A54">
        <w:t xml:space="preserve">des Fahrzeugs </w:t>
      </w:r>
      <w:r w:rsidR="004A2A7D">
        <w:t xml:space="preserve">durch Vorbesitzer. </w:t>
      </w:r>
      <w:proofErr w:type="spellStart"/>
      <w:r w:rsidR="00C54840" w:rsidRPr="00C54840">
        <w:rPr>
          <w:i/>
          <w:iCs/>
        </w:rPr>
        <w:t>Fuel</w:t>
      </w:r>
      <w:r w:rsidR="00C54840">
        <w:rPr>
          <w:i/>
          <w:iCs/>
        </w:rPr>
        <w:t>_</w:t>
      </w:r>
      <w:r w:rsidR="00C54840" w:rsidRPr="00C54840">
        <w:rPr>
          <w:i/>
          <w:iCs/>
        </w:rPr>
        <w:t>Type</w:t>
      </w:r>
      <w:proofErr w:type="spellEnd"/>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proofErr w:type="spellStart"/>
      <w:r w:rsidR="00D0615F">
        <w:rPr>
          <w:i/>
          <w:iCs/>
        </w:rPr>
        <w:t>Owner_Type</w:t>
      </w:r>
      <w:r w:rsidR="001652D3">
        <w:rPr>
          <w:i/>
          <w:iCs/>
        </w:rPr>
        <w:t>s</w:t>
      </w:r>
      <w:proofErr w:type="spellEnd"/>
      <w:r w:rsidR="001652D3">
        <w:rPr>
          <w:i/>
          <w:iCs/>
        </w:rPr>
        <w:t xml:space="preserve"> </w:t>
      </w:r>
      <w:r w:rsidR="001652D3">
        <w:t>wird beschrieben wie viele Vorbesitzer das Fahr</w:t>
      </w:r>
      <w:r w:rsidR="00F71170">
        <w:t xml:space="preserve">zeug in Benutzung hatten. </w:t>
      </w:r>
      <w:proofErr w:type="spellStart"/>
      <w:r w:rsidR="00EC01E9">
        <w:rPr>
          <w:i/>
          <w:iCs/>
        </w:rPr>
        <w:t>Mileage</w:t>
      </w:r>
      <w:proofErr w:type="spellEnd"/>
      <w:r w:rsidR="00EC01E9">
        <w:rPr>
          <w:i/>
          <w:iCs/>
        </w:rPr>
        <w:t xml:space="preserv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proofErr w:type="spellStart"/>
      <w:r w:rsidR="00C133BC">
        <w:rPr>
          <w:i/>
          <w:iCs/>
        </w:rPr>
        <w:t>New_Price</w:t>
      </w:r>
      <w:proofErr w:type="spellEnd"/>
      <w:r w:rsidR="00C133BC">
        <w:rPr>
          <w:i/>
          <w:iCs/>
        </w:rPr>
        <w:t xml:space="preserv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31293F">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31293F">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w:t>
      </w:r>
      <w:proofErr w:type="spellStart"/>
      <w:r w:rsidR="00EA414F">
        <w:rPr>
          <w:i/>
          <w:iCs/>
        </w:rPr>
        <w:t>Owner</w:t>
      </w:r>
      <w:proofErr w:type="spellEnd"/>
      <w:r w:rsidR="00EA414F">
        <w:rPr>
          <w:i/>
          <w:iCs/>
        </w:rPr>
        <w:t xml:space="preserve"> Type </w:t>
      </w:r>
      <w:r w:rsidR="00D36264" w:rsidRPr="00D36264">
        <w:t>und</w:t>
      </w:r>
      <w:r w:rsidR="00D36264">
        <w:rPr>
          <w:i/>
          <w:iCs/>
        </w:rPr>
        <w:t xml:space="preserve"> Price </w:t>
      </w:r>
      <w:r w:rsidR="00D36264">
        <w:t xml:space="preserve">vollständig gedeckt sind. Die Informationen in den Spalten </w:t>
      </w:r>
      <w:proofErr w:type="spellStart"/>
      <w:r w:rsidR="00A82C7F" w:rsidRPr="00A82C7F">
        <w:rPr>
          <w:i/>
          <w:iCs/>
        </w:rPr>
        <w:t>Mileage</w:t>
      </w:r>
      <w:proofErr w:type="spellEnd"/>
      <w:r w:rsidR="00A82C7F" w:rsidRPr="00A82C7F">
        <w:rPr>
          <w:i/>
          <w:iCs/>
        </w:rPr>
        <w:t>,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w:t>
      </w:r>
      <w:proofErr w:type="spellStart"/>
      <w:r w:rsidR="009F1858">
        <w:t>Mileage</w:t>
      </w:r>
      <w:proofErr w:type="spellEnd"/>
      <w:r w:rsidR="009F1858">
        <w:t xml:space="preserv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proofErr w:type="spellStart"/>
      <w:r w:rsidR="001A51D1" w:rsidRPr="001A51D1">
        <w:rPr>
          <w:i/>
          <w:iCs/>
        </w:rPr>
        <w:t>kmpl</w:t>
      </w:r>
      <w:proofErr w:type="spellEnd"/>
      <w:r w:rsidR="001A51D1" w:rsidRPr="001A51D1">
        <w:rPr>
          <w:i/>
          <w:iCs/>
        </w:rPr>
        <w:t xml:space="preserve">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F81FAB5" w:rsidR="008F593C" w:rsidRDefault="008F593C" w:rsidP="0031293F">
      <w:pPr>
        <w:pStyle w:val="berschrift2"/>
        <w:jc w:val="both"/>
      </w:pPr>
      <w:bookmarkStart w:id="12" w:name="_Toc82161126"/>
      <w:r>
        <w:t>Technische Breitstellung der Daten</w:t>
      </w:r>
      <w:bookmarkEnd w:id="12"/>
    </w:p>
    <w:p w14:paraId="6B5CA210" w14:textId="3315EB83" w:rsidR="002C72D6" w:rsidRDefault="002A6F74" w:rsidP="0031293F">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GRmYWNmNjItNTQzYS00ZGNlLWExYTYtMDNmYTg5YzM2ZjJmIiwiVGV4dCI6Ils5XSIsIldBSVZlcnNpb24iOiI2LjEwLjAuMCJ9}</w:instrText>
          </w:r>
          <w:r w:rsidR="00400064">
            <w:fldChar w:fldCharType="separate"/>
          </w:r>
          <w:r w:rsidR="0091482A">
            <w:t>[9]</w:t>
          </w:r>
          <w:r w:rsidR="00400064">
            <w:fldChar w:fldCharType="end"/>
          </w:r>
        </w:sdtContent>
      </w:sdt>
      <w:r w:rsidR="008D6856">
        <w:t xml:space="preserve"> Eine CSV-Datei </w:t>
      </w:r>
      <w:r w:rsidR="00AF6240">
        <w:t>ist definiert als</w:t>
      </w:r>
      <w:r w:rsidR="008D6856">
        <w:t xml:space="preserve"> </w:t>
      </w:r>
      <w:proofErr w:type="spellStart"/>
      <w:r w:rsidR="008D6856">
        <w:t>Comma</w:t>
      </w:r>
      <w:proofErr w:type="spellEnd"/>
      <w:r w:rsidR="008D6856">
        <w:t>-</w:t>
      </w:r>
      <w:proofErr w:type="spellStart"/>
      <w:r w:rsidR="008D6856">
        <w:t>Seperated</w:t>
      </w:r>
      <w:proofErr w:type="spellEnd"/>
      <w:r w:rsidR="008D6856">
        <w:t>-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77284804" w:rsidR="00AD3F73" w:rsidRPr="00C91510" w:rsidRDefault="00AD3F73" w:rsidP="0031293F">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NiZGQ2MzFjLTVlMGItNDA2Ni1iZjUxLWQxMWY3YmYzOTBkMyIsIlRleHQiOiJbMTBdIiwiV0FJVmVyc2lvbiI6IjYuMTAuMC4wIn0=}</w:instrText>
          </w:r>
          <w:r w:rsidR="006A068A">
            <w:fldChar w:fldCharType="separate"/>
          </w:r>
          <w:r w:rsidR="0091482A">
            <w:t>[10]</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w:t>
      </w:r>
      <w:proofErr w:type="spellStart"/>
      <w:r w:rsidR="00012E73">
        <w:rPr>
          <w:i/>
          <w:iCs/>
        </w:rPr>
        <w:t>csv</w:t>
      </w:r>
      <w:proofErr w:type="spellEnd"/>
      <w:r w:rsidR="00012E73">
        <w:rPr>
          <w:i/>
          <w:iCs/>
        </w:rPr>
        <w:t xml:space="preserve"> </w:t>
      </w:r>
      <w:r w:rsidR="00012E73">
        <w:t xml:space="preserve">Datei </w:t>
      </w:r>
      <w:r w:rsidR="00E22254">
        <w:t xml:space="preserve">im </w:t>
      </w:r>
      <w:proofErr w:type="spellStart"/>
      <w:r w:rsidR="00E22254">
        <w:rPr>
          <w:i/>
          <w:iCs/>
        </w:rPr>
        <w:t>data</w:t>
      </w:r>
      <w:proofErr w:type="spellEnd"/>
      <w:r w:rsidR="00E22254">
        <w:rPr>
          <w:i/>
          <w:iCs/>
        </w:rPr>
        <w:t xml:space="preserve"> </w:t>
      </w:r>
      <w:r w:rsidR="00E22254">
        <w:t xml:space="preserve">Ortner </w:t>
      </w:r>
      <w:r w:rsidR="00012E73">
        <w:t>vorzufinden.</w:t>
      </w:r>
      <w:r w:rsidR="001D77DC">
        <w:t xml:space="preserve"> Die Baumhierarchie arbeitet mit dem Dateiformat </w:t>
      </w:r>
      <w:r w:rsidR="001D77DC">
        <w:rPr>
          <w:i/>
          <w:iCs/>
        </w:rPr>
        <w:t>.</w:t>
      </w:r>
      <w:proofErr w:type="spellStart"/>
      <w:r w:rsidR="001D77DC">
        <w:rPr>
          <w:i/>
          <w:iCs/>
        </w:rPr>
        <w:t>json</w:t>
      </w:r>
      <w:proofErr w:type="spellEnd"/>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proofErr w:type="spellStart"/>
      <w:r w:rsidR="00FA0722" w:rsidRPr="00FA0722">
        <w:rPr>
          <w:b/>
          <w:bCs/>
          <w:i/>
          <w:iCs/>
        </w:rPr>
        <w:t>O</w:t>
      </w:r>
      <w:r w:rsidR="00FA0722" w:rsidRPr="00FA0722">
        <w:rPr>
          <w:i/>
          <w:iCs/>
        </w:rPr>
        <w:t>bject</w:t>
      </w:r>
      <w:proofErr w:type="spellEnd"/>
      <w:r w:rsidR="00FA0722" w:rsidRPr="00FA0722">
        <w:rPr>
          <w:i/>
          <w:iCs/>
        </w:rPr>
        <w:t xml:space="preserve">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proofErr w:type="spellStart"/>
      <w:r w:rsidR="00291216">
        <w:rPr>
          <w:i/>
          <w:iCs/>
        </w:rPr>
        <w:t>AufbereiteteDaten</w:t>
      </w:r>
      <w:proofErr w:type="spellEnd"/>
      <w:r w:rsidR="00291216">
        <w:rPr>
          <w:i/>
          <w:iCs/>
        </w:rPr>
        <w:t xml:space="preserve"> </w:t>
      </w:r>
      <w:r w:rsidR="00C91510">
        <w:t>zu entnehmen.</w:t>
      </w:r>
    </w:p>
    <w:p w14:paraId="0E8BB652" w14:textId="5C8A3573" w:rsidR="00F460B5" w:rsidRDefault="008F593C" w:rsidP="0031293F">
      <w:pPr>
        <w:pStyle w:val="berschrift2"/>
        <w:jc w:val="both"/>
      </w:pPr>
      <w:bookmarkStart w:id="13" w:name="_Ref80347685"/>
      <w:bookmarkStart w:id="14" w:name="_Toc82161127"/>
      <w:r>
        <w:t>Datenv</w:t>
      </w:r>
      <w:r w:rsidR="00B83701">
        <w:t>orverarbeitung</w:t>
      </w:r>
      <w:bookmarkEnd w:id="13"/>
      <w:bookmarkEnd w:id="14"/>
    </w:p>
    <w:p w14:paraId="28A99F03" w14:textId="5F5FC493" w:rsidR="008346F3" w:rsidRDefault="00D51376" w:rsidP="0031293F">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31293F">
      <w:pPr>
        <w:jc w:val="both"/>
      </w:pPr>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31293F">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proofErr w:type="spellStart"/>
      <w:r w:rsidR="00BD650B">
        <w:rPr>
          <w:i/>
          <w:iCs/>
        </w:rPr>
        <w:t>Mileag</w:t>
      </w:r>
      <w:r w:rsidR="005C1C78">
        <w:rPr>
          <w:i/>
          <w:iCs/>
        </w:rPr>
        <w:t>e</w:t>
      </w:r>
      <w:proofErr w:type="spellEnd"/>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proofErr w:type="spellStart"/>
      <w:r w:rsidR="009D07F8">
        <w:rPr>
          <w:i/>
          <w:iCs/>
        </w:rPr>
        <w:t>New_Price</w:t>
      </w:r>
      <w:proofErr w:type="spellEnd"/>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 xml:space="preserve">ins </w:t>
      </w:r>
      <w:proofErr w:type="spellStart"/>
      <w:r w:rsidR="00641533">
        <w:t>deutsche</w:t>
      </w:r>
      <w:proofErr w:type="spellEnd"/>
      <w:r w:rsidR="00641533">
        <w:t xml:space="preserve"> übersetzt.</w:t>
      </w:r>
    </w:p>
    <w:p w14:paraId="54220FF0" w14:textId="43C50839" w:rsidR="00665D22" w:rsidRDefault="009E64B9" w:rsidP="0031293F">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proofErr w:type="spellStart"/>
      <w:r w:rsidR="00786D2A">
        <w:rPr>
          <w:i/>
          <w:iCs/>
        </w:rPr>
        <w:t>Mileage</w:t>
      </w:r>
      <w:proofErr w:type="spellEnd"/>
      <w:r w:rsidR="00786D2A">
        <w:rPr>
          <w:i/>
          <w:iCs/>
        </w:rPr>
        <w:t xml:space="preserve"> </w:t>
      </w:r>
      <w:r w:rsidR="00786D2A">
        <w:t xml:space="preserve">in </w:t>
      </w:r>
      <w:proofErr w:type="spellStart"/>
      <w:r w:rsidR="00786D2A" w:rsidRPr="00786D2A">
        <w:rPr>
          <w:i/>
          <w:iCs/>
        </w:rPr>
        <w:t>kmpl</w:t>
      </w:r>
      <w:proofErr w:type="spellEnd"/>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proofErr w:type="spellStart"/>
      <w:r w:rsidR="00F2402F">
        <w:t>h</w:t>
      </w:r>
      <w:r w:rsidR="000450C7">
        <w:t>orse</w:t>
      </w:r>
      <w:r w:rsidR="00F2402F">
        <w:t>p</w:t>
      </w:r>
      <w:r w:rsidR="000450C7">
        <w:t>ower</w:t>
      </w:r>
      <w:proofErr w:type="spellEnd"/>
      <w:r w:rsidR="000450C7">
        <w:t xml:space="preserve">.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proofErr w:type="spellStart"/>
      <w:r w:rsidR="002C0F53" w:rsidRPr="002C0F53">
        <w:rPr>
          <w:i/>
          <w:iCs/>
        </w:rPr>
        <w:t>Lakh</w:t>
      </w:r>
      <w:proofErr w:type="spellEnd"/>
      <w:r w:rsidR="002C0F53" w:rsidRPr="002C0F53">
        <w:rPr>
          <w:i/>
          <w:iCs/>
        </w:rPr>
        <w:t xml:space="preserve"> </w:t>
      </w:r>
      <w:r w:rsidR="002C0F53">
        <w:t xml:space="preserve">angegeben. </w:t>
      </w:r>
      <w:proofErr w:type="spellStart"/>
      <w:r w:rsidR="002C0F53">
        <w:rPr>
          <w:i/>
          <w:iCs/>
        </w:rPr>
        <w:t>Lak</w:t>
      </w:r>
      <w:r w:rsidR="00047DA4">
        <w:rPr>
          <w:i/>
          <w:iCs/>
        </w:rPr>
        <w:t>h</w:t>
      </w:r>
      <w:proofErr w:type="spellEnd"/>
      <w:r w:rsidR="00047DA4">
        <w:rPr>
          <w:i/>
          <w:iCs/>
        </w:rPr>
        <w:t xml:space="preserve"> </w:t>
      </w:r>
      <w:r w:rsidR="003D49E4">
        <w:t xml:space="preserve">gilt als südasiatischen Zahlenwort für </w:t>
      </w:r>
      <w:proofErr w:type="spellStart"/>
      <w:r w:rsidR="000E294A">
        <w:t>einhundertausend</w:t>
      </w:r>
      <w:proofErr w:type="spellEnd"/>
      <w:r w:rsidR="000E294A">
        <w:t>.</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d2VsdC5kZS9yZWlzZS9GZXJuL2FydGljbGUxNDc5MjA2ODIvSW5kaWVuLWlzdC13aWUtZWluLVRyYWluaW5nc2NhbXAtaW4tS29wZnJlY2huZW4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}</w:instrText>
          </w:r>
          <w:r w:rsidR="008C0D99">
            <w:fldChar w:fldCharType="separate"/>
          </w:r>
          <w:r w:rsidR="0091482A">
            <w:t>[5]</w:t>
          </w:r>
          <w:r w:rsidR="008C0D99">
            <w:fldChar w:fldCharType="end"/>
          </w:r>
        </w:sdtContent>
      </w:sdt>
      <w:r w:rsidR="008E249D">
        <w:t xml:space="preserve"> Insbesondere im Zusammenhang mit der Angabe der indischen Währung </w:t>
      </w:r>
      <w:r w:rsidR="009A7D78">
        <w:rPr>
          <w:i/>
          <w:iCs/>
        </w:rPr>
        <w:t xml:space="preserve">Indisch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proofErr w:type="spellStart"/>
      <w:r w:rsidR="00031442">
        <w:rPr>
          <w:i/>
          <w:iCs/>
        </w:rPr>
        <w:t>Lak</w:t>
      </w:r>
      <w:r w:rsidR="009B0417">
        <w:rPr>
          <w:i/>
          <w:iCs/>
        </w:rPr>
        <w:t>h</w:t>
      </w:r>
      <w:proofErr w:type="spellEnd"/>
      <w:r w:rsidR="00E35460">
        <w:rPr>
          <w:i/>
          <w:iCs/>
        </w:rPr>
        <w:t xml:space="preserve">, einhunderttausend </w:t>
      </w:r>
      <w:r w:rsidR="00B45176">
        <w:t>Indischen Rupien</w:t>
      </w:r>
      <w:r w:rsidR="00E35460">
        <w:rPr>
          <w:i/>
          <w:iCs/>
        </w:rPr>
        <w:t>.</w:t>
      </w:r>
      <w:r w:rsidR="00B45176">
        <w:rPr>
          <w:i/>
          <w:iCs/>
        </w:rPr>
        <w:t xml:space="preserve"> </w:t>
      </w:r>
      <w:r w:rsidR="00B45176">
        <w:t xml:space="preserve">Zusätzlich liegt der Wechselkurs von </w:t>
      </w:r>
      <w:r w:rsidR="00F7162D" w:rsidRPr="00CD222C">
        <w:rPr>
          <w:i/>
          <w:iCs/>
        </w:rPr>
        <w:t>Indischen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}</w:instrText>
          </w:r>
          <w:r w:rsidR="006F0B9B">
            <w:fldChar w:fldCharType="separate"/>
          </w:r>
          <w:r w:rsidR="0091482A">
            <w:t>[6]</w:t>
          </w:r>
          <w:r w:rsidR="006F0B9B">
            <w:fldChar w:fldCharType="end"/>
          </w:r>
        </w:sdtContent>
      </w:sdt>
      <w:r w:rsidR="00583892">
        <w:t xml:space="preserve"> </w:t>
      </w:r>
      <w:r w:rsidR="00C42EBB">
        <w:t xml:space="preserve">Entsprechend dieser </w:t>
      </w:r>
      <w:r w:rsidR="00803048">
        <w:t xml:space="preserve">Annahmen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}</w:instrText>
          </w:r>
          <w:r w:rsidR="0091482A">
            <w:fldChar w:fldCharType="separate"/>
          </w:r>
          <w:r w:rsidR="0091482A">
            <w:t>[3, 12]</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31293F">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w:t>
      </w:r>
      <w:proofErr w:type="spellStart"/>
      <w:r w:rsidR="006B6233" w:rsidRPr="006B6233">
        <w:rPr>
          <w:i/>
          <w:iCs/>
        </w:rPr>
        <w:t>csv</w:t>
      </w:r>
      <w:proofErr w:type="spellEnd"/>
      <w:r w:rsidR="006B6233">
        <w:t xml:space="preserve"> in </w:t>
      </w:r>
      <w:r w:rsidR="006B6233" w:rsidRPr="006B6233">
        <w:rPr>
          <w:i/>
          <w:iCs/>
        </w:rPr>
        <w:t>.</w:t>
      </w:r>
      <w:proofErr w:type="spellStart"/>
      <w:r w:rsidR="006B6233" w:rsidRPr="006B6233">
        <w:rPr>
          <w:i/>
          <w:iCs/>
        </w:rPr>
        <w:t>json</w:t>
      </w:r>
      <w:proofErr w:type="spellEnd"/>
      <w:r w:rsidR="006B6233">
        <w:t xml:space="preserve"> </w:t>
      </w:r>
      <w:r w:rsidR="0078420F">
        <w:t xml:space="preserve">notwendig. </w:t>
      </w:r>
      <w:r w:rsidR="006B0FC8">
        <w:t xml:space="preserve">In diesem Zusammenhang besteht die Möglichkeit die Daten aus </w:t>
      </w:r>
      <w:r w:rsidR="00E265BD">
        <w:t xml:space="preserve">Microsoft Excel in eine </w:t>
      </w:r>
      <w:r w:rsidR="00B5144F" w:rsidRPr="00B5144F">
        <w:rPr>
          <w:i/>
          <w:iCs/>
        </w:rPr>
        <w:t>.</w:t>
      </w:r>
      <w:proofErr w:type="spellStart"/>
      <w:r w:rsidR="00B5144F" w:rsidRPr="00B5144F">
        <w:rPr>
          <w:i/>
          <w:iCs/>
        </w:rPr>
        <w:t>json</w:t>
      </w:r>
      <w:proofErr w:type="spellEnd"/>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Die entsprechende .</w:t>
      </w:r>
      <w:proofErr w:type="spellStart"/>
      <w:r w:rsidR="004F3E54">
        <w:rPr>
          <w:i/>
          <w:iCs/>
        </w:rPr>
        <w:t>json</w:t>
      </w:r>
      <w:proofErr w:type="spellEnd"/>
      <w:r w:rsidR="004F3E54">
        <w:rPr>
          <w:i/>
          <w:iCs/>
        </w:rPr>
        <w:t xml:space="preserve"> </w:t>
      </w:r>
      <w:r w:rsidR="004F3E54">
        <w:t xml:space="preserve">Datei ist im Ordner </w:t>
      </w:r>
      <w:proofErr w:type="spellStart"/>
      <w:r w:rsidR="004F3E54">
        <w:rPr>
          <w:i/>
          <w:iCs/>
        </w:rPr>
        <w:t>AufbereiteteDaten</w:t>
      </w:r>
      <w:proofErr w:type="spellEnd"/>
      <w:r w:rsidR="004F3E54">
        <w:rPr>
          <w:i/>
          <w:iCs/>
        </w:rPr>
        <w:t xml:space="preserve"> </w:t>
      </w:r>
      <w:r w:rsidR="00B806C4">
        <w:t xml:space="preserve">unter dem Namen </w:t>
      </w:r>
      <w:proofErr w:type="spellStart"/>
      <w:r w:rsidR="00B806C4" w:rsidRPr="00B806C4">
        <w:rPr>
          <w:i/>
          <w:iCs/>
        </w:rPr>
        <w:t>LocationCar</w:t>
      </w:r>
      <w:r w:rsidR="00B806C4">
        <w:rPr>
          <w:i/>
          <w:iCs/>
        </w:rPr>
        <w:t>.json</w:t>
      </w:r>
      <w:proofErr w:type="spellEnd"/>
      <w:r w:rsidR="00B806C4">
        <w:rPr>
          <w:i/>
          <w:iCs/>
        </w:rPr>
        <w:t xml:space="preserve"> </w:t>
      </w:r>
      <w:r w:rsidR="00B806C4">
        <w:t>vorzufinden.</w:t>
      </w:r>
    </w:p>
    <w:p w14:paraId="3C712177" w14:textId="453D52CE" w:rsidR="00EF2C53" w:rsidRDefault="00854066" w:rsidP="0031293F">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31293F">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w:t>
      </w:r>
      <w:proofErr w:type="spellStart"/>
      <w:r w:rsidR="00DB604A" w:rsidRPr="00DB604A">
        <w:rPr>
          <w:i/>
          <w:iCs/>
        </w:rPr>
        <w:t>csv</w:t>
      </w:r>
      <w:proofErr w:type="spellEnd"/>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31293F">
      <w:pPr>
        <w:pStyle w:val="berschrift1"/>
        <w:jc w:val="both"/>
      </w:pPr>
      <w:r>
        <w:t>Visualisierungen</w:t>
      </w:r>
    </w:p>
    <w:p w14:paraId="6E319387" w14:textId="65224AC4" w:rsidR="00FB0901" w:rsidRDefault="007E0AB5" w:rsidP="0031293F">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31293F">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31293F">
      <w:pPr>
        <w:pStyle w:val="berschrift2"/>
        <w:jc w:val="both"/>
      </w:pPr>
      <w:bookmarkStart w:id="15" w:name="_Toc82161129"/>
      <w:bookmarkStart w:id="16" w:name="_Ref89633246"/>
      <w:r>
        <w:t xml:space="preserve">Analyse der </w:t>
      </w:r>
      <w:r w:rsidR="00E77048">
        <w:t>Anwendungsaufgaben</w:t>
      </w:r>
      <w:bookmarkEnd w:id="15"/>
      <w:bookmarkEnd w:id="16"/>
    </w:p>
    <w:p w14:paraId="60962DF6" w14:textId="77777777" w:rsidR="006141B0" w:rsidRDefault="00120B73" w:rsidP="0031293F">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31293F">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31293F">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w:t>
      </w:r>
      <w:proofErr w:type="spellStart"/>
      <w:r w:rsidR="007F5B4F">
        <w:t>Hover</w:t>
      </w:r>
      <w:proofErr w:type="spellEnd"/>
      <w:r w:rsidR="007F5B4F">
        <w:t>“-</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Mit Hilfe einer solchen „</w:t>
      </w:r>
      <w:proofErr w:type="spellStart"/>
      <w:r w:rsidR="007F5B4F">
        <w:t>Hover</w:t>
      </w:r>
      <w:proofErr w:type="spellEnd"/>
      <w:r w:rsidR="007F5B4F">
        <w:t xml:space="preserve">“-Funktion </w:t>
      </w:r>
      <w:r w:rsidR="00453865">
        <w:t>kann diese Problematik umgangen werden.</w:t>
      </w:r>
    </w:p>
    <w:p w14:paraId="43B33886" w14:textId="5778A9DC" w:rsidR="007B5E73" w:rsidRPr="009D684B" w:rsidRDefault="00453865" w:rsidP="0031293F">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w:t>
      </w:r>
      <w:proofErr w:type="spellStart"/>
      <w:r w:rsidR="00A17000">
        <w:t>Hover</w:t>
      </w:r>
      <w:proofErr w:type="spellEnd"/>
      <w:r w:rsidR="00A17000">
        <w:t>“-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31293F">
      <w:pPr>
        <w:pStyle w:val="berschrift2"/>
        <w:jc w:val="both"/>
      </w:pPr>
      <w:bookmarkStart w:id="17" w:name="_Toc82161130"/>
      <w:r>
        <w:t>Anforderungen an die Visualisierungen</w:t>
      </w:r>
      <w:bookmarkEnd w:id="17"/>
    </w:p>
    <w:p w14:paraId="0828F38F" w14:textId="4B1936B0" w:rsidR="00283937" w:rsidRDefault="006F13E3" w:rsidP="0031293F">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31293F">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31293F">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w:t>
      </w:r>
      <w:proofErr w:type="spellStart"/>
      <w:r w:rsidR="00BC1C95">
        <w:t>Hover</w:t>
      </w:r>
      <w:proofErr w:type="spellEnd"/>
      <w:r w:rsidR="00BC1C95">
        <w:t>“</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31293F">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w:t>
      </w:r>
      <w:proofErr w:type="spellStart"/>
      <w:r w:rsidR="00A54EA6">
        <w:t>Hover</w:t>
      </w:r>
      <w:proofErr w:type="spellEnd"/>
      <w:r w:rsidR="00AA1A38">
        <w:t>“-Funktion eingeführt.</w:t>
      </w:r>
    </w:p>
    <w:p w14:paraId="7734C7DF" w14:textId="1031A188" w:rsidR="003C3E6D" w:rsidRPr="00283937" w:rsidRDefault="00860F5E" w:rsidP="0031293F">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31293F">
      <w:pPr>
        <w:pStyle w:val="berschrift2"/>
        <w:jc w:val="both"/>
      </w:pPr>
      <w:bookmarkStart w:id="18" w:name="_Toc82161131"/>
      <w:r>
        <w:t>Präsentation der Visualisierung</w:t>
      </w:r>
      <w:bookmarkEnd w:id="18"/>
    </w:p>
    <w:p w14:paraId="63B10E4C" w14:textId="5B0E98A0" w:rsidR="004F6E9C" w:rsidRPr="004F6E9C" w:rsidRDefault="004F6E9C" w:rsidP="0031293F">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31293F">
      <w:pPr>
        <w:pStyle w:val="berschrift3"/>
        <w:jc w:val="both"/>
      </w:pPr>
      <w:bookmarkStart w:id="19" w:name="_Toc82161132"/>
      <w:r w:rsidRPr="00F971C1">
        <w:t>Visualisierung Eins</w:t>
      </w:r>
      <w:bookmarkEnd w:id="19"/>
    </w:p>
    <w:p w14:paraId="192AE6D2" w14:textId="07940F20" w:rsidR="009440F9" w:rsidRDefault="004F39E9" w:rsidP="0031293F">
      <w:pPr>
        <w:jc w:val="both"/>
      </w:pPr>
      <w:r>
        <w:rPr>
          <w:noProof/>
        </w:rPr>
        <mc:AlternateContent>
          <mc:Choice Requires="wps">
            <w:drawing>
              <wp:anchor distT="45720" distB="45720" distL="114300" distR="114300" simplePos="0" relativeHeight="251658242"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39888B59" w:rsidR="004F39E9" w:rsidRPr="007930D3" w:rsidRDefault="004F39E9" w:rsidP="0031293F">
      <w:pPr>
        <w:pStyle w:val="Beschriftung"/>
        <w:jc w:val="both"/>
      </w:pPr>
      <w:bookmarkStart w:id="20" w:name="_Ref80363796"/>
      <w:bookmarkStart w:id="21" w:name="_Ref89855109"/>
      <w:r w:rsidRPr="007930D3">
        <w:t xml:space="preserve">Abbildung </w:t>
      </w:r>
      <w:r w:rsidR="00EE6563">
        <w:fldChar w:fldCharType="begin"/>
      </w:r>
      <w:r w:rsidR="00EE6563">
        <w:instrText xml:space="preserve"> SEQ Abbildung \* ARABIC </w:instrText>
      </w:r>
      <w:r w:rsidR="00EE6563">
        <w:fldChar w:fldCharType="separate"/>
      </w:r>
      <w:r>
        <w:rPr>
          <w:noProof/>
        </w:rPr>
        <w:t>2</w:t>
      </w:r>
      <w:r w:rsidR="00EE6563">
        <w:rPr>
          <w:noProof/>
        </w:rPr>
        <w:fldChar w:fldCharType="end"/>
      </w:r>
      <w:bookmarkEnd w:id="20"/>
      <w:r w:rsidRPr="007930D3">
        <w:t xml:space="preserve">: </w:t>
      </w:r>
      <w:r>
        <w:t>Auszug aus der Baumhierarchie</w:t>
      </w:r>
      <w:r w:rsidRPr="007930D3">
        <w:t xml:space="preserve"> (Quelle: eigene Darstellung)</w:t>
      </w:r>
      <w:bookmarkEnd w:id="21"/>
    </w:p>
    <w:p w14:paraId="797B44A8" w14:textId="562847CE" w:rsidR="004F39E9" w:rsidRDefault="004F39E9" w:rsidP="0031293F">
      <w:pPr>
        <w:jc w:val="both"/>
      </w:pPr>
    </w:p>
    <w:p w14:paraId="10471E8C" w14:textId="1C582B7B" w:rsidR="004E3BA5" w:rsidRPr="00B57E3C" w:rsidRDefault="00DB6AF2" w:rsidP="0031293F">
      <w:pPr>
        <w:jc w:val="both"/>
      </w:pPr>
      <w:r>
        <w:t xml:space="preserve">Das Baumdiagramm besitzt </w:t>
      </w:r>
      <w:r w:rsidR="00AA2DEE">
        <w:t>3</w:t>
      </w:r>
      <w:r>
        <w:t xml:space="preserve"> Ebenen. Die Wurzel e</w:t>
      </w:r>
      <w:r w:rsidR="00224927">
        <w:t>nt</w:t>
      </w:r>
      <w:r>
        <w:t xml:space="preserve">spricht </w:t>
      </w:r>
      <w:r w:rsidR="00F91A16">
        <w:t>der Quelle der Marken der Gebrauchtwagen. A</w:t>
      </w:r>
      <w:r w:rsidR="00AA2DEE">
        <w:t xml:space="preserve">uf der Zwischenebene liegt eine </w:t>
      </w:r>
      <w:r w:rsidR="00900700">
        <w:t xml:space="preserve">namentliche Unterscheidung dieser vor. Die unterste Ebene </w:t>
      </w:r>
      <w:r w:rsidR="006A0E36">
        <w:t xml:space="preserve">differenziert die Modelle innerhalb der Marken. </w:t>
      </w:r>
      <w:r w:rsidR="002E15F2">
        <w:t xml:space="preserve">Aus Perspektive der Übersichtlichkeit wurden Knoten rot eingefärbt. </w:t>
      </w:r>
      <w:r w:rsidR="005D65CC">
        <w:t xml:space="preserve">Entsprechend konnten </w:t>
      </w:r>
      <w:r w:rsidR="0057695C">
        <w:t xml:space="preserve">die Anforderungen, der </w:t>
      </w:r>
      <w:r w:rsidR="000919F8">
        <w:t>hierarchischen Strukturierung und Übersichtlichkeit</w:t>
      </w:r>
      <w:r w:rsidR="00D92CAB">
        <w:t xml:space="preserve"> der Darstellung, umgesetzt werden. </w:t>
      </w:r>
      <w:r w:rsidR="003756DC">
        <w:t>D</w:t>
      </w:r>
      <w:r w:rsidR="00280859">
        <w:t>ie Visualisierung basiert auf dem Datenformat einer</w:t>
      </w:r>
      <w:r w:rsidR="00280859" w:rsidRPr="00280859">
        <w:rPr>
          <w:i/>
          <w:iCs/>
        </w:rPr>
        <w:t xml:space="preserve"> .</w:t>
      </w:r>
      <w:proofErr w:type="spellStart"/>
      <w:r w:rsidR="00280859" w:rsidRPr="00280859">
        <w:rPr>
          <w:i/>
          <w:iCs/>
        </w:rPr>
        <w:t>json</w:t>
      </w:r>
      <w:proofErr w:type="spellEnd"/>
      <w:r w:rsidR="00280859">
        <w:rPr>
          <w:i/>
          <w:iCs/>
        </w:rPr>
        <w:t xml:space="preserve"> </w:t>
      </w:r>
      <w:r w:rsidR="00280859">
        <w:t>Datei. Diese wurde manuell angelegt</w:t>
      </w:r>
      <w:r w:rsidR="006D7103">
        <w:t xml:space="preserve"> und ist unter </w:t>
      </w:r>
      <w:proofErr w:type="spellStart"/>
      <w:r w:rsidR="006D7103">
        <w:rPr>
          <w:i/>
          <w:iCs/>
        </w:rPr>
        <w:t>LocationCar.json</w:t>
      </w:r>
      <w:proofErr w:type="spellEnd"/>
      <w:r w:rsidR="006D7103">
        <w:rPr>
          <w:i/>
          <w:iCs/>
        </w:rPr>
        <w:t xml:space="preserve">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w:t>
      </w:r>
      <w:proofErr w:type="spellStart"/>
      <w:r w:rsidR="00E67ED9">
        <w:t>Graphenanwendungen</w:t>
      </w:r>
      <w:proofErr w:type="spellEnd"/>
      <w:r w:rsidR="00E67ED9">
        <w:t xml:space="preserve">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31293F">
      <w:pPr>
        <w:pStyle w:val="berschrift3"/>
        <w:jc w:val="both"/>
      </w:pPr>
      <w:bookmarkStart w:id="22" w:name="_Toc82161133"/>
      <w:r>
        <w:t>Visualisierung Zwei</w:t>
      </w:r>
      <w:bookmarkEnd w:id="22"/>
    </w:p>
    <w:p w14:paraId="2E01B0CD" w14:textId="3123AA92" w:rsidR="009C04C5" w:rsidRPr="009C04C5" w:rsidRDefault="003A6432" w:rsidP="0031293F">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5F80A6D" w:rsidR="00F46202" w:rsidRDefault="00B00E53" w:rsidP="0031293F">
      <w:pPr>
        <w:pStyle w:val="Beschriftung"/>
        <w:jc w:val="both"/>
      </w:pPr>
      <w:bookmarkStart w:id="23" w:name="_Ref80532613"/>
      <w:r>
        <w:t xml:space="preserve">Abbildung </w:t>
      </w:r>
      <w:fldSimple w:instr=" SEQ Abbildung \* ARABIC ">
        <w:r w:rsidR="00A6305F">
          <w:rPr>
            <w:noProof/>
          </w:rPr>
          <w:t>3</w:t>
        </w:r>
      </w:fldSimple>
      <w:bookmarkEnd w:id="23"/>
      <w:r>
        <w:t xml:space="preserve">: </w:t>
      </w:r>
      <w:r w:rsidR="009C04C5">
        <w:t>Scatterplot</w:t>
      </w:r>
      <w:r>
        <w:t xml:space="preserve"> (Quelle: eigene Darstellung)</w:t>
      </w:r>
    </w:p>
    <w:p w14:paraId="4FC3B2C8" w14:textId="7D88D742" w:rsidR="00454B8A" w:rsidRDefault="000805DA" w:rsidP="0031293F">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wurde eine „</w:t>
      </w:r>
      <w:proofErr w:type="spellStart"/>
      <w:r w:rsidR="00B91592">
        <w:t>Hover</w:t>
      </w:r>
      <w:proofErr w:type="spellEnd"/>
      <w:r w:rsidR="00B91592">
        <w:t xml:space="preserve">“-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31293F">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31293F">
      <w:pPr>
        <w:pStyle w:val="berschrift3"/>
        <w:jc w:val="both"/>
      </w:pPr>
      <w:bookmarkStart w:id="24" w:name="_Toc82161134"/>
      <w:r>
        <w:t>Visualisierung Drei</w:t>
      </w:r>
      <w:bookmarkEnd w:id="24"/>
    </w:p>
    <w:p w14:paraId="6EBC9B38" w14:textId="501C5D6C" w:rsidR="009617E5" w:rsidRDefault="00B0590E" w:rsidP="0031293F">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13E852E7" w14:textId="77777777" w:rsidR="00AE7E03" w:rsidRDefault="00AE7E03" w:rsidP="0031293F">
      <w:pPr>
        <w:jc w:val="both"/>
      </w:pPr>
    </w:p>
    <w:p w14:paraId="1E18B599" w14:textId="77777777" w:rsidR="00AE7E03" w:rsidRPr="00615F90" w:rsidRDefault="00AE7E03" w:rsidP="0031293F">
      <w:pPr>
        <w:jc w:val="both"/>
        <w:rPr>
          <w:vertAlign w:val="superscript"/>
        </w:rPr>
      </w:pPr>
    </w:p>
    <w:p w14:paraId="34FB7730" w14:textId="77777777" w:rsidR="00AE7E03" w:rsidRDefault="00AE7E03" w:rsidP="0031293F">
      <w:pPr>
        <w:pStyle w:val="Beschriftung"/>
        <w:jc w:val="both"/>
      </w:pPr>
      <w:bookmarkStart w:id="25" w:name="_Ref80538073"/>
      <w:bookmarkStart w:id="26" w:name="_Ref89877862"/>
      <w:r>
        <w:t xml:space="preserve">Abbildung </w:t>
      </w:r>
      <w:fldSimple w:instr=" SEQ Abbildung \* ARABIC ">
        <w:r>
          <w:rPr>
            <w:noProof/>
          </w:rPr>
          <w:t>4</w:t>
        </w:r>
      </w:fldSimple>
      <w:bookmarkEnd w:id="25"/>
      <w:r>
        <w:t>: Auszug aus der Baumhierarchie</w:t>
      </w:r>
      <w:bookmarkEnd w:id="26"/>
    </w:p>
    <w:p w14:paraId="7094F8C6" w14:textId="77777777" w:rsidR="00AE7E03" w:rsidRDefault="00AE7E03" w:rsidP="0031293F">
      <w:pPr>
        <w:jc w:val="both"/>
      </w:pPr>
    </w:p>
    <w:p w14:paraId="1E9E696B" w14:textId="549B9413" w:rsidR="00613A05" w:rsidRDefault="00267F56" w:rsidP="0031293F">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Der Anwender hat die Wahl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n der Darstellung der Parallelen Koordinaten die „</w:t>
      </w:r>
      <w:proofErr w:type="spellStart"/>
      <w:r w:rsidR="00FC6B5D">
        <w:t>Hover</w:t>
      </w:r>
      <w:proofErr w:type="spellEnd"/>
      <w:r w:rsidR="00FC6B5D">
        <w:t xml:space="preserve">“-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w:t>
      </w:r>
      <w:proofErr w:type="spellStart"/>
      <w:r w:rsidR="002B72B0">
        <w:t>Indentifikationsmuster</w:t>
      </w:r>
      <w:proofErr w:type="spellEnd"/>
      <w:r w:rsidR="002B72B0">
        <w:t xml:space="preserve">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31293F">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31293F">
      <w:pPr>
        <w:pStyle w:val="berschrift2"/>
        <w:jc w:val="both"/>
      </w:pPr>
      <w:bookmarkStart w:id="27" w:name="_Toc82161135"/>
      <w:r>
        <w:t>Interaktion</w:t>
      </w:r>
      <w:bookmarkEnd w:id="27"/>
    </w:p>
    <w:p w14:paraId="0A537943" w14:textId="5E941D62" w:rsidR="00385E30" w:rsidRDefault="001C1B86" w:rsidP="0031293F">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31293F">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 xml:space="preserve">Insbesondere Data </w:t>
      </w:r>
      <w:proofErr w:type="spellStart"/>
      <w:r w:rsidR="00CA74C5">
        <w:t>Scientists</w:t>
      </w:r>
      <w:proofErr w:type="spellEnd"/>
      <w:r w:rsidR="00CA74C5">
        <w:t xml:space="preserve">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zu erhöhen wurde die „</w:t>
      </w:r>
      <w:proofErr w:type="spellStart"/>
      <w:r w:rsidR="00964372">
        <w:t>Hover</w:t>
      </w:r>
      <w:proofErr w:type="spellEnd"/>
      <w:r w:rsidR="00964372">
        <w:t xml:space="preserve">“-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31293F">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31293F">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r w:rsidR="00421A91">
        <w:t xml:space="preserve">des </w:t>
      </w:r>
      <w:r w:rsidR="00CF796E">
        <w:t>Attribute zueinander ins Verhältnis zu setzen und Rückschlusse daraus ziehen zu können.</w:t>
      </w:r>
    </w:p>
    <w:p w14:paraId="580AA7B4" w14:textId="77777777" w:rsidR="008E5153" w:rsidRPr="00AE7E03" w:rsidRDefault="008E5153" w:rsidP="0031293F">
      <w:pPr>
        <w:jc w:val="both"/>
      </w:pPr>
    </w:p>
    <w:p w14:paraId="5D9419E1" w14:textId="550CC46D" w:rsidR="00DD6EAF" w:rsidRDefault="00DD6EAF" w:rsidP="0031293F">
      <w:pPr>
        <w:pStyle w:val="berschrift1"/>
        <w:jc w:val="both"/>
      </w:pPr>
      <w:bookmarkStart w:id="28" w:name="_Toc82161136"/>
      <w:r>
        <w:t>Implementierung</w:t>
      </w:r>
      <w:bookmarkEnd w:id="28"/>
    </w:p>
    <w:p w14:paraId="39E7A1CA" w14:textId="499011B8" w:rsidR="002E05C7" w:rsidRDefault="001E24DB" w:rsidP="0031293F">
      <w:pPr>
        <w:jc w:val="both"/>
      </w:pPr>
      <w:r>
        <w:softHyphen/>
      </w:r>
      <w:r>
        <w:softHyphen/>
      </w:r>
      <w:r w:rsidR="00C1376A">
        <w:t xml:space="preserve">Das folgende </w:t>
      </w:r>
      <w:r w:rsidR="00D80197">
        <w:t xml:space="preserve">Kapitel soll Aufklärung über die </w:t>
      </w:r>
      <w:r w:rsidR="00DF39F7">
        <w:t>Umsetzung der Visualisierungen im</w:t>
      </w:r>
      <w:r w:rsidR="00AC478D">
        <w:t xml:space="preserve"> Elm</w:t>
      </w:r>
      <w:r w:rsidR="00DC7778">
        <w:t>-</w:t>
      </w:r>
      <w:r w:rsidR="00AC478D">
        <w:t xml:space="preserve">Code </w:t>
      </w:r>
      <w:r w:rsidR="00DC7778">
        <w:t>geben</w:t>
      </w:r>
      <w:r w:rsidR="00AC478D">
        <w:t>.</w:t>
      </w:r>
      <w:r w:rsidR="00AB7145">
        <w:t xml:space="preserve"> Die Verwaltung des </w:t>
      </w:r>
      <w:r w:rsidR="00D27E91">
        <w:t>Projekt</w:t>
      </w:r>
      <w:r w:rsidR="00D37BFB">
        <w:t>es</w:t>
      </w:r>
      <w:r w:rsidR="00D27E91">
        <w:t xml:space="preserve"> erfolgt im folgenden </w:t>
      </w:r>
      <w:proofErr w:type="spellStart"/>
      <w:r w:rsidR="00D27E91">
        <w:t>Git</w:t>
      </w:r>
      <w:proofErr w:type="spellEnd"/>
      <w:r w:rsidR="00D27E91">
        <w:t>-Repository:</w:t>
      </w:r>
      <w:r w:rsidR="00D37BFB">
        <w:t xml:space="preserve"> </w:t>
      </w:r>
      <w:hyperlink r:id="rId12" w:history="1">
        <w:r w:rsidR="00D37BFB" w:rsidRPr="00D37BFB">
          <w:rPr>
            <w:rStyle w:val="Hyperlink"/>
            <w:color w:val="auto"/>
            <w:u w:val="none"/>
          </w:rPr>
          <w:t>milu1992/Elm-Projekt-</w:t>
        </w:r>
        <w:proofErr w:type="spellStart"/>
        <w:r w:rsidR="00D37BFB" w:rsidRPr="00D37BFB">
          <w:rPr>
            <w:rStyle w:val="Hyperlink"/>
            <w:color w:val="auto"/>
            <w:u w:val="none"/>
          </w:rPr>
          <w:t>Used</w:t>
        </w:r>
        <w:proofErr w:type="spellEnd"/>
        <w:r w:rsidR="00D37BFB" w:rsidRPr="00D37BFB">
          <w:rPr>
            <w:rStyle w:val="Hyperlink"/>
            <w:color w:val="auto"/>
            <w:u w:val="none"/>
          </w:rPr>
          <w:t>-Cars---main (github.com)</w:t>
        </w:r>
      </w:hyperlink>
      <w:r w:rsidR="00DD5F06">
        <w:t xml:space="preserve">. In diesem liegen </w:t>
      </w:r>
      <w:r w:rsidR="00F07B23">
        <w:t>vier</w:t>
      </w:r>
      <w:r w:rsidR="00DD5F06">
        <w:t xml:space="preserve"> Ortner: </w:t>
      </w:r>
      <w:proofErr w:type="spellStart"/>
      <w:r w:rsidR="00CD4DC6">
        <w:rPr>
          <w:i/>
          <w:iCs/>
        </w:rPr>
        <w:t>src</w:t>
      </w:r>
      <w:proofErr w:type="spellEnd"/>
      <w:r w:rsidR="00CD4DC6">
        <w:rPr>
          <w:i/>
          <w:iCs/>
        </w:rPr>
        <w:t>,</w:t>
      </w:r>
      <w:r w:rsidR="0044228A">
        <w:rPr>
          <w:i/>
          <w:iCs/>
        </w:rPr>
        <w:t xml:space="preserve"> </w:t>
      </w:r>
      <w:r w:rsidR="00DE696E">
        <w:rPr>
          <w:i/>
          <w:iCs/>
        </w:rPr>
        <w:t xml:space="preserve">final, </w:t>
      </w:r>
      <w:proofErr w:type="spellStart"/>
      <w:r w:rsidR="00DE696E">
        <w:rPr>
          <w:i/>
          <w:iCs/>
        </w:rPr>
        <w:t>data</w:t>
      </w:r>
      <w:proofErr w:type="spellEnd"/>
      <w:r w:rsidR="0044228A">
        <w:rPr>
          <w:i/>
          <w:iCs/>
        </w:rPr>
        <w:t xml:space="preserve"> </w:t>
      </w:r>
      <w:r w:rsidR="0044228A" w:rsidRPr="0044228A">
        <w:t>und</w:t>
      </w:r>
      <w:r w:rsidR="0044228A">
        <w:rPr>
          <w:i/>
          <w:iCs/>
        </w:rPr>
        <w:t xml:space="preserve"> </w:t>
      </w:r>
      <w:proofErr w:type="spellStart"/>
      <w:r w:rsidR="0044228A">
        <w:rPr>
          <w:i/>
          <w:iCs/>
        </w:rPr>
        <w:t>bericht</w:t>
      </w:r>
      <w:proofErr w:type="spellEnd"/>
      <w:r w:rsidR="0044228A">
        <w:rPr>
          <w:i/>
          <w:iCs/>
        </w:rPr>
        <w:t>.</w:t>
      </w:r>
      <w:r w:rsidR="000C5355">
        <w:rPr>
          <w:i/>
          <w:iCs/>
        </w:rPr>
        <w:t xml:space="preserve"> </w:t>
      </w:r>
      <w:r w:rsidR="002007AB">
        <w:t>Im Source-Code</w:t>
      </w:r>
      <w:r w:rsidR="000C5355">
        <w:t>befinden sich</w:t>
      </w:r>
      <w:r w:rsidR="00624AC4">
        <w:t xml:space="preserve"> die Ortner </w:t>
      </w:r>
      <w:r w:rsidR="00624AC4" w:rsidRPr="00EC3A16">
        <w:rPr>
          <w:i/>
          <w:iCs/>
        </w:rPr>
        <w:t>Test</w:t>
      </w:r>
      <w:r w:rsidR="00624AC4">
        <w:t xml:space="preserve"> und </w:t>
      </w:r>
      <w:r w:rsidR="00624AC4" w:rsidRPr="00EC3A16">
        <w:rPr>
          <w:i/>
          <w:iCs/>
        </w:rPr>
        <w:t>Zwischenstände</w:t>
      </w:r>
      <w:r w:rsidR="00881CB0">
        <w:t xml:space="preserve">. Diese sind </w:t>
      </w:r>
      <w:r w:rsidR="009577E7">
        <w:t xml:space="preserve">während des Programmierprozesses entstanden </w:t>
      </w:r>
      <w:r w:rsidR="00881CB0">
        <w:t>und spiegeln die Entwicklung des Projektes wi</w:t>
      </w:r>
      <w:r w:rsidR="00F07B23">
        <w:t>der.</w:t>
      </w:r>
      <w:r w:rsidR="00BB7595">
        <w:t xml:space="preserve"> Ersterer enthalt </w:t>
      </w:r>
      <w:r w:rsidR="003458BC">
        <w:t>alle Skripte, welche zum Testen der Visualisierungen, sowie der Datensätze genutzt wurden</w:t>
      </w:r>
      <w:r w:rsidR="00D02D22">
        <w:t xml:space="preserve">. </w:t>
      </w:r>
      <w:r w:rsidR="00985DF4">
        <w:t xml:space="preserve"> </w:t>
      </w:r>
      <w:r w:rsidR="00002AC9">
        <w:t xml:space="preserve">Diese fanden </w:t>
      </w:r>
      <w:r w:rsidR="006052DF">
        <w:t xml:space="preserve">beispielsweise </w:t>
      </w:r>
      <w:r w:rsidR="00002AC9">
        <w:t xml:space="preserve">Verwendung </w:t>
      </w:r>
      <w:r w:rsidR="00A85AC2">
        <w:t>bei Testversuchen des Einlesens von Daten</w:t>
      </w:r>
      <w:r w:rsidR="0082758C">
        <w:t xml:space="preserve">, sowie </w:t>
      </w:r>
      <w:r w:rsidR="003D298A">
        <w:t xml:space="preserve">beim </w:t>
      </w:r>
      <w:r w:rsidR="00680679">
        <w:t xml:space="preserve">Erstanlegen eines Scatterplots. </w:t>
      </w:r>
      <w:r w:rsidR="00511696">
        <w:t xml:space="preserve">Im Ortner </w:t>
      </w:r>
      <w:r w:rsidR="00511696" w:rsidRPr="00EC3A16">
        <w:rPr>
          <w:i/>
          <w:iCs/>
        </w:rPr>
        <w:t>Zwischenstände</w:t>
      </w:r>
      <w:r w:rsidR="00511696">
        <w:t xml:space="preserve"> </w:t>
      </w:r>
      <w:r w:rsidR="009137FE">
        <w:t xml:space="preserve">befinden </w:t>
      </w:r>
      <w:r w:rsidR="006052DF">
        <w:t xml:space="preserve">sich </w:t>
      </w:r>
      <w:r w:rsidR="00C3487B">
        <w:t xml:space="preserve">fertig funktionierende Codes, welche noch keine Ordnung im Code aufweisen. </w:t>
      </w:r>
      <w:r w:rsidR="004B3736">
        <w:t>Im Ortner</w:t>
      </w:r>
      <w:r w:rsidR="005B0BF6">
        <w:t xml:space="preserve"> </w:t>
      </w:r>
      <w:r w:rsidR="005B0BF6" w:rsidRPr="00EC3A16">
        <w:rPr>
          <w:i/>
          <w:iCs/>
        </w:rPr>
        <w:t>final</w:t>
      </w:r>
      <w:r w:rsidR="005B0BF6">
        <w:t xml:space="preserve"> </w:t>
      </w:r>
      <w:r w:rsidR="004B3736">
        <w:t>wurd</w:t>
      </w:r>
      <w:r w:rsidR="00EC3A16">
        <w:t>e</w:t>
      </w:r>
      <w:r w:rsidR="004B3736">
        <w:t xml:space="preserve"> der Code der fertigen Darstellungen abgelegt. </w:t>
      </w:r>
      <w:r w:rsidR="002B03C6">
        <w:t xml:space="preserve"> </w:t>
      </w:r>
      <w:r w:rsidR="006C3AF0">
        <w:t xml:space="preserve">Der </w:t>
      </w:r>
      <w:proofErr w:type="spellStart"/>
      <w:r w:rsidR="006C3AF0" w:rsidRPr="003D298A">
        <w:rPr>
          <w:i/>
          <w:iCs/>
        </w:rPr>
        <w:t>data</w:t>
      </w:r>
      <w:proofErr w:type="spellEnd"/>
      <w:r w:rsidR="003D298A">
        <w:t>-</w:t>
      </w:r>
      <w:r w:rsidR="006C3AF0">
        <w:t xml:space="preserve">Ortner enthält </w:t>
      </w:r>
      <w:r w:rsidR="00A06946">
        <w:t>Quelldaten und Aufbereitete Daten. Unter Quelldaten sind alle Originaldatensätze</w:t>
      </w:r>
      <w:r w:rsidR="00CF33CB">
        <w:t xml:space="preserve"> von </w:t>
      </w:r>
      <w:r w:rsidR="00F7633C">
        <w:t xml:space="preserve">der Website </w:t>
      </w:r>
      <w:proofErr w:type="spellStart"/>
      <w:r w:rsidR="00F7633C">
        <w:rPr>
          <w:i/>
          <w:iCs/>
        </w:rPr>
        <w:t>Kaggle</w:t>
      </w:r>
      <w:proofErr w:type="spellEnd"/>
      <w:r w:rsidR="00A06946">
        <w:t xml:space="preserve"> </w:t>
      </w:r>
      <w:r w:rsidR="00AE3C57">
        <w:t xml:space="preserve">zu verstehen. </w:t>
      </w:r>
      <w:r w:rsidR="005B0BF6">
        <w:t xml:space="preserve"> </w:t>
      </w:r>
      <w:r w:rsidR="007D4F62">
        <w:t>Aufbereitete Daten enthalten alle modifizierten Datensätze</w:t>
      </w:r>
      <w:r w:rsidR="00B10A8F">
        <w:t xml:space="preserve"> als CSV- oder JASON-Dateien. </w:t>
      </w:r>
      <w:r w:rsidR="009B4C09">
        <w:t>Um den Anwen</w:t>
      </w:r>
      <w:r w:rsidR="00523819">
        <w:t xml:space="preserve">der einen leichten Zugriff auf die drei umgesetzten Visualisierungstechniken zu </w:t>
      </w:r>
      <w:r w:rsidR="007A5611">
        <w:t>gewährleisten,</w:t>
      </w:r>
      <w:r w:rsidR="00523819">
        <w:t xml:space="preserve"> </w:t>
      </w:r>
      <w:r w:rsidR="007A5611">
        <w:t xml:space="preserve">wurde eine </w:t>
      </w:r>
      <w:r w:rsidR="00815FFF">
        <w:rPr>
          <w:i/>
          <w:iCs/>
        </w:rPr>
        <w:t>HTML-</w:t>
      </w:r>
      <w:r w:rsidR="00815FFF">
        <w:t>Seite</w:t>
      </w:r>
      <w:r w:rsidR="007A5611">
        <w:t xml:space="preserve"> </w:t>
      </w:r>
      <w:r w:rsidR="00815FFF">
        <w:t xml:space="preserve">erstellt. Diese </w:t>
      </w:r>
      <w:r w:rsidR="00290369">
        <w:t xml:space="preserve">ermöglicht den Aufruf der drei Darstellungen. </w:t>
      </w:r>
      <w:r w:rsidR="00C95A5B">
        <w:t>In der Umsetzung wurde sich</w:t>
      </w:r>
      <w:r w:rsidR="008D44CD">
        <w:t xml:space="preserve"> einer</w:t>
      </w:r>
      <w:r w:rsidR="00C95A5B">
        <w:t xml:space="preserve"> </w:t>
      </w:r>
      <w:r w:rsidR="00C95A5B">
        <w:rPr>
          <w:i/>
          <w:iCs/>
        </w:rPr>
        <w:t xml:space="preserve">index.html </w:t>
      </w:r>
      <w:r w:rsidR="00C95A5B">
        <w:t>Startseite</w:t>
      </w:r>
      <w:r w:rsidR="008D44CD">
        <w:t>. Diese</w:t>
      </w:r>
      <w:r w:rsidR="000D376E">
        <w:t xml:space="preserve"> kann aus dem persönlichen </w:t>
      </w:r>
      <w:proofErr w:type="spellStart"/>
      <w:r w:rsidR="000D376E">
        <w:t>Github</w:t>
      </w:r>
      <w:proofErr w:type="spellEnd"/>
      <w:r w:rsidR="00CA45F4">
        <w:t xml:space="preserve">-Repository eine Website darstellen. </w:t>
      </w:r>
      <w:r w:rsidR="003B7338">
        <w:t xml:space="preserve">Anschließend wurde </w:t>
      </w:r>
      <w:r w:rsidR="00AC50AD">
        <w:t>über de</w:t>
      </w:r>
      <w:r w:rsidR="003B7338">
        <w:t>n</w:t>
      </w:r>
      <w:r w:rsidR="00AC50AD">
        <w:t xml:space="preserve"> Terminalbefehl </w:t>
      </w:r>
      <w:proofErr w:type="spellStart"/>
      <w:r w:rsidR="00AC50AD">
        <w:rPr>
          <w:i/>
          <w:iCs/>
        </w:rPr>
        <w:t>elm</w:t>
      </w:r>
      <w:proofErr w:type="spellEnd"/>
      <w:r w:rsidR="00AC50AD">
        <w:rPr>
          <w:i/>
          <w:iCs/>
        </w:rPr>
        <w:t xml:space="preserve"> </w:t>
      </w:r>
      <w:proofErr w:type="spellStart"/>
      <w:r w:rsidR="000D5A3D">
        <w:rPr>
          <w:i/>
          <w:iCs/>
        </w:rPr>
        <w:t>make</w:t>
      </w:r>
      <w:proofErr w:type="spellEnd"/>
      <w:r w:rsidR="002330CD">
        <w:rPr>
          <w:i/>
          <w:iCs/>
        </w:rPr>
        <w:t xml:space="preserve"> </w:t>
      </w:r>
      <w:r w:rsidR="002330CD">
        <w:t xml:space="preserve">zu jeder Visualisierung eine </w:t>
      </w:r>
      <w:r w:rsidR="002330CD" w:rsidRPr="007D42D6">
        <w:rPr>
          <w:i/>
          <w:iCs/>
        </w:rPr>
        <w:t>HTML-</w:t>
      </w:r>
      <w:r w:rsidR="002330CD">
        <w:t>Seite erstellt.</w:t>
      </w:r>
      <w:r w:rsidR="00087655">
        <w:t xml:space="preserve"> </w:t>
      </w:r>
      <w:r w:rsidR="008A76C4">
        <w:t>Basierend einer</w:t>
      </w:r>
      <w:r w:rsidR="00087655">
        <w:t xml:space="preserve"> entsprechende</w:t>
      </w:r>
      <w:r w:rsidR="008A76C4">
        <w:t>n</w:t>
      </w:r>
      <w:r w:rsidR="00087655">
        <w:t xml:space="preserve"> Vernetzung untereinander</w:t>
      </w:r>
      <w:r w:rsidR="00DC7E61">
        <w:t>, wird eine Interaktion ermöglich. Alle verwendeten</w:t>
      </w:r>
      <w:r w:rsidR="0015140C">
        <w:t xml:space="preserve"> </w:t>
      </w:r>
      <w:r w:rsidR="0015140C" w:rsidRPr="0015140C">
        <w:rPr>
          <w:i/>
          <w:iCs/>
        </w:rPr>
        <w:t>HTML-</w:t>
      </w:r>
      <w:r w:rsidR="0015140C" w:rsidRPr="0015140C">
        <w:t xml:space="preserve">Seiten </w:t>
      </w:r>
      <w:r w:rsidR="0015140C">
        <w:t xml:space="preserve">sind im gleichnamigen Ortner vorzufinden. </w:t>
      </w:r>
    </w:p>
    <w:p w14:paraId="53B30E4A" w14:textId="230FC44F" w:rsidR="001453E2" w:rsidRPr="0039705E" w:rsidRDefault="00CF5087" w:rsidP="0031293F">
      <w:pPr>
        <w:jc w:val="both"/>
        <w:rPr>
          <w:i/>
          <w:iCs/>
        </w:rPr>
      </w:pPr>
      <w:r>
        <w:t xml:space="preserve">Es folgt eine detaillierte Betrachtung des Quellcodes. </w:t>
      </w:r>
      <w:r w:rsidR="00C206BC">
        <w:t>Um</w:t>
      </w:r>
      <w:r w:rsidR="0031293F">
        <w:t xml:space="preserve"> eine Übersichtlichkeit dessen zu </w:t>
      </w:r>
      <w:r w:rsidR="00654192">
        <w:t>gewährleisten, wurde</w:t>
      </w:r>
      <w:r w:rsidR="0031293F">
        <w:t xml:space="preserve"> </w:t>
      </w:r>
      <w:r w:rsidR="000F48DB">
        <w:t xml:space="preserve">eine einheitliche Struktur des Codes anvisiert. </w:t>
      </w:r>
      <w:r w:rsidR="00FF55A0">
        <w:t xml:space="preserve">Zu Beginn jedes Codes werden alle notwendigen </w:t>
      </w:r>
      <w:r w:rsidR="00E92D66" w:rsidRPr="00D1566A">
        <w:rPr>
          <w:i/>
          <w:iCs/>
        </w:rPr>
        <w:t>Module importier</w:t>
      </w:r>
      <w:r w:rsidR="00581FAC" w:rsidRPr="00D1566A">
        <w:rPr>
          <w:i/>
          <w:iCs/>
        </w:rPr>
        <w:t>t</w:t>
      </w:r>
      <w:r w:rsidR="00581FAC">
        <w:t xml:space="preserve">. </w:t>
      </w:r>
      <w:r w:rsidR="00E224CC">
        <w:t xml:space="preserve">Die Schnittmenge aller drei Visualisierungen bildet in diesem Zusammenhang </w:t>
      </w:r>
      <w:r w:rsidR="00C43522">
        <w:t>der Zugriff auf die Packages „</w:t>
      </w:r>
      <w:proofErr w:type="spellStart"/>
      <w:r w:rsidR="00C43522" w:rsidRPr="007A6EC0">
        <w:rPr>
          <w:i/>
          <w:iCs/>
        </w:rPr>
        <w:t>Html</w:t>
      </w:r>
      <w:proofErr w:type="spellEnd"/>
      <w:r w:rsidR="00C43522">
        <w:t xml:space="preserve">“ sowie </w:t>
      </w:r>
      <w:r w:rsidR="00C43522">
        <w:t>„</w:t>
      </w:r>
      <w:proofErr w:type="spellStart"/>
      <w:r w:rsidR="00C43522">
        <w:t>T</w:t>
      </w:r>
      <w:r w:rsidR="00C43522" w:rsidRPr="007A6EC0">
        <w:rPr>
          <w:i/>
          <w:iCs/>
        </w:rPr>
        <w:t>ypedSVG</w:t>
      </w:r>
      <w:proofErr w:type="spellEnd"/>
      <w:r w:rsidR="00C43522">
        <w:t>“</w:t>
      </w:r>
      <w:r w:rsidR="00C43522">
        <w:t>.</w:t>
      </w:r>
      <w:r w:rsidR="007A6EC0">
        <w:t xml:space="preserve"> Anschließend folgt die </w:t>
      </w:r>
      <w:r w:rsidR="007A6EC0" w:rsidRPr="007A6EC0">
        <w:rPr>
          <w:i/>
          <w:iCs/>
        </w:rPr>
        <w:t>main</w:t>
      </w:r>
      <w:r w:rsidR="00D1566A">
        <w:rPr>
          <w:i/>
          <w:iCs/>
        </w:rPr>
        <w:t>-</w:t>
      </w:r>
      <w:r w:rsidR="00D1566A">
        <w:t>Funktion</w:t>
      </w:r>
      <w:r w:rsidR="00B07CF2">
        <w:t xml:space="preserve">, </w:t>
      </w:r>
      <w:r w:rsidR="00D1566A">
        <w:t xml:space="preserve">sowie die Definition </w:t>
      </w:r>
      <w:r w:rsidR="00A35EC9">
        <w:t>der „</w:t>
      </w:r>
      <w:r w:rsidR="00A35EC9" w:rsidRPr="00A35EC9">
        <w:rPr>
          <w:i/>
          <w:iCs/>
        </w:rPr>
        <w:t>type“</w:t>
      </w:r>
      <w:r w:rsidR="00A35EC9">
        <w:t xml:space="preserve"> und </w:t>
      </w:r>
      <w:r w:rsidR="00A35EC9" w:rsidRPr="00A35EC9">
        <w:rPr>
          <w:i/>
          <w:iCs/>
        </w:rPr>
        <w:t>„type alias</w:t>
      </w:r>
      <w:r w:rsidR="00A35EC9">
        <w:t>“</w:t>
      </w:r>
      <w:r w:rsidR="007A77DD">
        <w:t>.</w:t>
      </w:r>
      <w:r w:rsidR="00B07CF2">
        <w:t xml:space="preserve"> </w:t>
      </w:r>
      <w:r w:rsidR="00B40CD9">
        <w:t xml:space="preserve">Im Anschluss </w:t>
      </w:r>
      <w:r w:rsidR="00757900">
        <w:t xml:space="preserve">erfolgt der Prozess der </w:t>
      </w:r>
      <w:r w:rsidR="00757900" w:rsidRPr="003A5102">
        <w:rPr>
          <w:i/>
          <w:iCs/>
        </w:rPr>
        <w:t>Datenbeschaffung</w:t>
      </w:r>
      <w:r w:rsidR="00090C97">
        <w:t xml:space="preserve"> und des Dateneinlesens. </w:t>
      </w:r>
      <w:r w:rsidR="003A5102">
        <w:t xml:space="preserve">Die </w:t>
      </w:r>
      <w:r w:rsidR="003A5102" w:rsidRPr="003A5102">
        <w:rPr>
          <w:i/>
          <w:iCs/>
        </w:rPr>
        <w:t>Initialisierung</w:t>
      </w:r>
      <w:r w:rsidR="003A5102">
        <w:t xml:space="preserve"> bildet die Basis </w:t>
      </w:r>
      <w:r w:rsidR="00754BD2">
        <w:t xml:space="preserve">für das Durchlaufen des </w:t>
      </w:r>
      <w:r w:rsidR="00754BD2" w:rsidRPr="00754BD2">
        <w:rPr>
          <w:i/>
          <w:iCs/>
        </w:rPr>
        <w:t>Decoders</w:t>
      </w:r>
      <w:r w:rsidR="001453E2">
        <w:rPr>
          <w:i/>
          <w:iCs/>
        </w:rPr>
        <w:t>.</w:t>
      </w:r>
      <w:r w:rsidR="005A23DF">
        <w:t xml:space="preserve"> Im weiteren Verlauf werden Funktionen definiert. </w:t>
      </w:r>
      <w:r w:rsidR="00B7741C">
        <w:t>Diese dienen der Datenverarbeitung</w:t>
      </w:r>
      <w:r w:rsidR="00B058BB">
        <w:t xml:space="preserve">, sowie der Darstellung optischer Präferenzen. </w:t>
      </w:r>
      <w:r w:rsidR="007609DF">
        <w:t xml:space="preserve"> </w:t>
      </w:r>
      <w:r w:rsidR="001453E2">
        <w:t xml:space="preserve">Im finalen Block </w:t>
      </w:r>
      <w:r w:rsidR="00C8032D">
        <w:t>werden die Funkt</w:t>
      </w:r>
      <w:r w:rsidR="006B3A9C">
        <w:t xml:space="preserve">ionen </w:t>
      </w:r>
      <w:proofErr w:type="spellStart"/>
      <w:r w:rsidR="006B3A9C" w:rsidRPr="006B3A9C">
        <w:rPr>
          <w:i/>
          <w:iCs/>
        </w:rPr>
        <w:t>subscriptions</w:t>
      </w:r>
      <w:proofErr w:type="spellEnd"/>
      <w:r w:rsidR="00347A39">
        <w:rPr>
          <w:i/>
          <w:iCs/>
        </w:rPr>
        <w:t xml:space="preserve">, </w:t>
      </w:r>
      <w:r w:rsidR="00347A39">
        <w:t xml:space="preserve">gefolgt von dem </w:t>
      </w:r>
      <w:proofErr w:type="spellStart"/>
      <w:r w:rsidR="00347A39">
        <w:rPr>
          <w:i/>
          <w:iCs/>
        </w:rPr>
        <w:t>view</w:t>
      </w:r>
      <w:proofErr w:type="spellEnd"/>
      <w:r w:rsidR="00347A39">
        <w:rPr>
          <w:i/>
          <w:iCs/>
        </w:rPr>
        <w:t xml:space="preserve"> </w:t>
      </w:r>
      <w:r w:rsidR="00347A39">
        <w:t>und</w:t>
      </w:r>
      <w:r w:rsidR="00347A39" w:rsidRPr="00347A39">
        <w:rPr>
          <w:i/>
          <w:iCs/>
        </w:rPr>
        <w:t xml:space="preserve"> update</w:t>
      </w:r>
      <w:r w:rsidR="00347A39">
        <w:t>.</w:t>
      </w:r>
      <w:r w:rsidR="00C04FF3">
        <w:t xml:space="preserve"> Die </w:t>
      </w:r>
      <w:proofErr w:type="spellStart"/>
      <w:r w:rsidR="00C04FF3" w:rsidRPr="00C04FF3">
        <w:rPr>
          <w:i/>
          <w:iCs/>
        </w:rPr>
        <w:t>view</w:t>
      </w:r>
      <w:proofErr w:type="spellEnd"/>
      <w:r w:rsidR="00C04FF3" w:rsidRPr="00C04FF3">
        <w:rPr>
          <w:i/>
          <w:iCs/>
        </w:rPr>
        <w:t xml:space="preserve"> </w:t>
      </w:r>
      <w:r w:rsidR="00C04FF3">
        <w:t>Funktion veranlasst die Darstellung der Visualisierung</w:t>
      </w:r>
      <w:r w:rsidR="0039705E">
        <w:t xml:space="preserve">, das </w:t>
      </w:r>
      <w:proofErr w:type="spellStart"/>
      <w:r w:rsidR="0039705E">
        <w:rPr>
          <w:i/>
          <w:iCs/>
        </w:rPr>
        <w:t>update</w:t>
      </w:r>
      <w:proofErr w:type="spellEnd"/>
      <w:r w:rsidR="0039705E">
        <w:rPr>
          <w:i/>
          <w:iCs/>
        </w:rPr>
        <w:t xml:space="preserve"> </w:t>
      </w:r>
      <w:r w:rsidR="001453E2">
        <w:t>die Veränderung der Achsen entsprechend den hinterlegten Attributausprägungen</w:t>
      </w:r>
      <w:r w:rsidR="001453E2">
        <w:t>.</w:t>
      </w:r>
    </w:p>
    <w:p w14:paraId="62E42623" w14:textId="05CAE2A0" w:rsidR="00DD6EAF" w:rsidRDefault="00DD6EAF" w:rsidP="0031293F">
      <w:pPr>
        <w:pStyle w:val="berschrift1"/>
        <w:jc w:val="both"/>
      </w:pPr>
      <w:bookmarkStart w:id="29" w:name="_Toc82161137"/>
      <w:r>
        <w:t>Anwe</w:t>
      </w:r>
      <w:r w:rsidR="00AF4DBA">
        <w:t>n</w:t>
      </w:r>
      <w:r>
        <w:t>dungs</w:t>
      </w:r>
      <w:r w:rsidR="00AF4DBA">
        <w:t>fälle</w:t>
      </w:r>
      <w:bookmarkEnd w:id="29"/>
    </w:p>
    <w:p w14:paraId="5F2B9289" w14:textId="69B86B01" w:rsidR="00AF4DBA" w:rsidRDefault="00AF4DBA" w:rsidP="0031293F">
      <w:pPr>
        <w:pStyle w:val="berschrift2"/>
        <w:jc w:val="both"/>
      </w:pPr>
      <w:bookmarkStart w:id="30" w:name="_Toc82161138"/>
      <w:r>
        <w:t>Anwendung Visualisierung Eins</w:t>
      </w:r>
      <w:bookmarkEnd w:id="30"/>
    </w:p>
    <w:p w14:paraId="6235364C" w14:textId="2AD5183E" w:rsidR="00F40894" w:rsidRDefault="009566A5" w:rsidP="0031293F">
      <w:pPr>
        <w:pStyle w:val="Beschriftung"/>
        <w:jc w:val="both"/>
      </w:pPr>
      <w:bookmarkStart w:id="31" w:name="_Ref80618481"/>
      <w:r>
        <w:t xml:space="preserve">Abbildung </w:t>
      </w:r>
      <w:fldSimple w:instr=" SEQ Abbildung \* ARABIC ">
        <w:r w:rsidR="00A6305F">
          <w:rPr>
            <w:noProof/>
          </w:rPr>
          <w:t>5</w:t>
        </w:r>
      </w:fldSimple>
      <w:bookmarkEnd w:id="31"/>
      <w:r>
        <w:t>: Scatterplot welcher die Eigenschaften Preis und Körper gegenüberstellt (Quelle: eigene Darstellung)</w:t>
      </w:r>
    </w:p>
    <w:p w14:paraId="063E904A" w14:textId="3BF70B72" w:rsidR="00AF4DBA" w:rsidRDefault="00AF4DBA" w:rsidP="0031293F">
      <w:pPr>
        <w:pStyle w:val="berschrift2"/>
        <w:jc w:val="both"/>
      </w:pPr>
      <w:bookmarkStart w:id="32" w:name="_Toc82161139"/>
      <w:r>
        <w:t>Anwendung Visualisierung Zwei</w:t>
      </w:r>
      <w:bookmarkEnd w:id="32"/>
    </w:p>
    <w:p w14:paraId="780AE704" w14:textId="7AC5DEB9" w:rsidR="00175D79" w:rsidRDefault="00950086" w:rsidP="0031293F">
      <w:pPr>
        <w:pStyle w:val="Beschriftung"/>
        <w:jc w:val="both"/>
      </w:pPr>
      <w:bookmarkStart w:id="33" w:name="_Ref80620471"/>
      <w:bookmarkStart w:id="34" w:name="_Ref80620466"/>
      <w:r>
        <w:t xml:space="preserve">Abbildung </w:t>
      </w:r>
      <w:fldSimple w:instr=" SEQ Abbildung \* ARABIC ">
        <w:r w:rsidR="00A6305F">
          <w:rPr>
            <w:noProof/>
          </w:rPr>
          <w:t>6</w:t>
        </w:r>
      </w:fldSimple>
      <w:bookmarkEnd w:id="33"/>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4"/>
    </w:p>
    <w:p w14:paraId="45225383" w14:textId="726452B0" w:rsidR="00AF4DBA" w:rsidRDefault="00AF4DBA" w:rsidP="0031293F">
      <w:pPr>
        <w:pStyle w:val="berschrift2"/>
        <w:jc w:val="both"/>
      </w:pPr>
      <w:bookmarkStart w:id="35" w:name="_Toc82161140"/>
      <w:r>
        <w:t>Anwendung Visualisierung Drei</w:t>
      </w:r>
      <w:bookmarkEnd w:id="35"/>
    </w:p>
    <w:p w14:paraId="4E3CAC44" w14:textId="30B57F27" w:rsidR="00A34A7B" w:rsidRDefault="00147E18" w:rsidP="0031293F">
      <w:pPr>
        <w:pStyle w:val="Beschriftung"/>
        <w:jc w:val="both"/>
      </w:pPr>
      <w:bookmarkStart w:id="36" w:name="_Ref80622873"/>
      <w:r>
        <w:t xml:space="preserve">Abbildung </w:t>
      </w:r>
      <w:fldSimple w:instr=" SEQ Abbildung \* ARABIC ">
        <w:r w:rsidR="00A6305F">
          <w:rPr>
            <w:noProof/>
          </w:rPr>
          <w:t>7</w:t>
        </w:r>
      </w:fldSimple>
      <w:bookmarkEnd w:id="36"/>
      <w:r>
        <w:t xml:space="preserve">: </w:t>
      </w:r>
      <w:bookmarkStart w:id="37" w:name="_Ref80622870"/>
      <w:r>
        <w:t>Ausschnitt mit Asiatischen Weinen aus der Baumhierarchie (Quelle: eigene Darstellung)</w:t>
      </w:r>
      <w:bookmarkEnd w:id="37"/>
    </w:p>
    <w:p w14:paraId="0DB0C292" w14:textId="4061AD68" w:rsidR="00AF4DBA" w:rsidRDefault="00AF4DBA" w:rsidP="0031293F">
      <w:pPr>
        <w:pStyle w:val="berschrift1"/>
        <w:jc w:val="both"/>
      </w:pPr>
      <w:bookmarkStart w:id="38" w:name="_Toc82161141"/>
      <w:r>
        <w:t>Verwandte Arbeiten</w:t>
      </w:r>
      <w:bookmarkEnd w:id="38"/>
    </w:p>
    <w:p w14:paraId="6E86AAAD" w14:textId="75CA4998" w:rsidR="00AF4DBA" w:rsidRDefault="00AF4DBA" w:rsidP="0031293F">
      <w:pPr>
        <w:pStyle w:val="berschrift1"/>
        <w:jc w:val="both"/>
      </w:pPr>
      <w:bookmarkStart w:id="39" w:name="_Toc82161142"/>
      <w:r>
        <w:t>Zusammenfassung und Ausblick</w:t>
      </w:r>
      <w:bookmarkEnd w:id="39"/>
    </w:p>
    <w:p w14:paraId="04373646" w14:textId="77777777" w:rsidR="00153762" w:rsidRDefault="00153762" w:rsidP="0031293F">
      <w:pPr>
        <w:jc w:val="both"/>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EE6563" w:rsidP="0031293F">
      <w:pPr>
        <w:pStyle w:val="CitaviBibliographyHeading"/>
        <w:numPr>
          <w:ilvl w:val="0"/>
          <w:numId w:val="0"/>
        </w:numPr>
        <w:ind w:left="709"/>
        <w:jc w:val="both"/>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p w14:paraId="517DE58C" w14:textId="4FA39915" w:rsidR="00C01E8B" w:rsidRDefault="00C01E8B" w:rsidP="0031293F">
      <w:pPr>
        <w:pStyle w:val="berschrift1"/>
        <w:numPr>
          <w:ilvl w:val="0"/>
          <w:numId w:val="0"/>
        </w:numPr>
        <w:jc w:val="both"/>
      </w:pPr>
      <w:bookmarkStart w:id="40" w:name="_Toc82161144"/>
      <w:r>
        <w:t>Anhang</w:t>
      </w:r>
      <w:bookmarkEnd w:id="40"/>
    </w:p>
    <w:p w14:paraId="52349F1B" w14:textId="347406D8" w:rsidR="009B7DCF" w:rsidRDefault="009B7DCF" w:rsidP="0031293F">
      <w:pPr>
        <w:pStyle w:val="berschrift2"/>
        <w:numPr>
          <w:ilvl w:val="0"/>
          <w:numId w:val="0"/>
        </w:numPr>
        <w:jc w:val="both"/>
      </w:pPr>
      <w:bookmarkStart w:id="41" w:name="_Toc82161145"/>
      <w:proofErr w:type="spellStart"/>
      <w:r>
        <w:t>Git</w:t>
      </w:r>
      <w:proofErr w:type="spellEnd"/>
      <w:r>
        <w:t xml:space="preserve"> Historie</w:t>
      </w:r>
      <w:bookmarkEnd w:id="41"/>
    </w:p>
    <w:p w14:paraId="65F16095" w14:textId="0A549B8A" w:rsidR="002B5C9F" w:rsidRDefault="002B5C9F" w:rsidP="0031293F">
      <w:pPr>
        <w:pStyle w:val="CitaviBibliographyEntry"/>
        <w:jc w:val="both"/>
        <w:rPr>
          <w:lang w:val="en-US"/>
        </w:rPr>
      </w:pPr>
    </w:p>
    <w:p w14:paraId="5AFC5167" w14:textId="77777777" w:rsidR="002B5C9F" w:rsidRDefault="002B5C9F" w:rsidP="0031293F">
      <w:pPr>
        <w:jc w:val="both"/>
        <w:rPr>
          <w:lang w:val="en-US"/>
        </w:rPr>
      </w:pPr>
    </w:p>
    <w:sdt>
      <w:sdtPr>
        <w:rPr>
          <w:rFonts w:asciiTheme="minorHAnsi" w:hAnsiTheme="minorHAnsi" w:cstheme="minorHAnsi"/>
          <w:b w:val="0"/>
          <w:bCs w:val="0"/>
          <w:sz w:val="22"/>
          <w:szCs w:val="22"/>
          <w:lang w:val="en-US"/>
        </w:rPr>
        <w:tag w:val="CitaviBibliography"/>
        <w:id w:val="7421230"/>
        <w:placeholder>
          <w:docPart w:val="DefaultPlaceholder_-1854013440"/>
        </w:placeholder>
      </w:sdtPr>
      <w:sdtEndPr/>
      <w:sdtContent>
        <w:p w14:paraId="26FA7AD7" w14:textId="77777777" w:rsidR="0091482A" w:rsidRDefault="007469B8" w:rsidP="0031293F">
          <w:pPr>
            <w:pStyle w:val="CitaviBibliographyHeading"/>
            <w:jc w:val="both"/>
            <w:rPr>
              <w:lang w:val="en-US"/>
            </w:rPr>
          </w:pPr>
          <w:r>
            <w:rPr>
              <w:lang w:val="en-US"/>
            </w:rPr>
            <w:fldChar w:fldCharType="begin"/>
          </w:r>
          <w:r>
            <w:rPr>
              <w:lang w:val="en-US"/>
            </w:rPr>
            <w:instrText>ADDIN CitaviBibliography</w:instrText>
          </w:r>
          <w:r>
            <w:rPr>
              <w:lang w:val="en-US"/>
            </w:rPr>
            <w:fldChar w:fldCharType="separate"/>
          </w:r>
          <w:r w:rsidR="0091482A">
            <w:rPr>
              <w:lang w:val="en-US"/>
            </w:rPr>
            <w:t>Literatur</w:t>
          </w:r>
        </w:p>
        <w:p w14:paraId="71C6CF7A" w14:textId="77777777" w:rsidR="0091482A" w:rsidRPr="0091482A" w:rsidRDefault="0091482A" w:rsidP="0031293F">
          <w:pPr>
            <w:pStyle w:val="CitaviBibliographyEntry"/>
            <w:jc w:val="both"/>
          </w:pPr>
          <w:r w:rsidRPr="0091482A">
            <w:t>1.</w:t>
          </w:r>
          <w:r w:rsidRPr="0091482A">
            <w:tab/>
          </w:r>
          <w:bookmarkStart w:id="42" w:name="_CTVL001670bf26d23a74ae9856f85318d0d8ba1"/>
          <w:r w:rsidRPr="0091482A">
            <w:t>(2020) Kurz gefasst: Künstliche neuronale Netze in 3 Minuten. https://blog.fintechcube.com/kuenstliche-neuronale-netze-in-3-minuten/. Zugegriffen: 29. November 2021</w:t>
          </w:r>
        </w:p>
        <w:bookmarkEnd w:id="42"/>
        <w:p w14:paraId="6E33DAF1" w14:textId="77777777" w:rsidR="0091482A" w:rsidRPr="0091482A" w:rsidRDefault="0091482A" w:rsidP="0031293F">
          <w:pPr>
            <w:pStyle w:val="CitaviBibliographyEntry"/>
            <w:jc w:val="both"/>
          </w:pPr>
          <w:r w:rsidRPr="0091482A">
            <w:t>2.</w:t>
          </w:r>
          <w:r w:rsidRPr="0091482A">
            <w:tab/>
          </w:r>
          <w:bookmarkStart w:id="43" w:name="_CTVL001690ad76240614ae8a466cea71768039b"/>
          <w:r w:rsidRPr="0091482A">
            <w:t>(2021) Parallele Koordinaten. https://de.wikipedia.org/wiki/Parallele_Koordinaten. Zugegriffen: 29. November 2021</w:t>
          </w:r>
        </w:p>
        <w:bookmarkEnd w:id="43"/>
        <w:p w14:paraId="12B5C7B1" w14:textId="77777777" w:rsidR="0091482A" w:rsidRPr="0091482A" w:rsidRDefault="0091482A" w:rsidP="0031293F">
          <w:pPr>
            <w:pStyle w:val="CitaviBibliographyEntry"/>
            <w:jc w:val="both"/>
          </w:pPr>
          <w:r w:rsidRPr="0091482A">
            <w:t>3.</w:t>
          </w:r>
          <w:r w:rsidRPr="0091482A">
            <w:tab/>
          </w:r>
          <w:bookmarkStart w:id="44" w:name="_CTVL0018c914dba131c471ca162a1130815e8de"/>
          <w:r w:rsidRPr="0091482A">
            <w:t>Auto Scout24. https://www.autoscout24.de/auto/gebrauchtwagen/. Zugegriffen: 05. Dezember 2021</w:t>
          </w:r>
        </w:p>
        <w:bookmarkEnd w:id="44"/>
        <w:p w14:paraId="187155EC" w14:textId="77777777" w:rsidR="0091482A" w:rsidRPr="0091482A" w:rsidRDefault="0091482A" w:rsidP="0031293F">
          <w:pPr>
            <w:pStyle w:val="CitaviBibliographyEntry"/>
            <w:jc w:val="both"/>
          </w:pPr>
          <w:r w:rsidRPr="0091482A">
            <w:t>4.</w:t>
          </w:r>
          <w:r w:rsidRPr="0091482A">
            <w:tab/>
          </w:r>
          <w:bookmarkStart w:id="45" w:name="_CTVL001a9f8d3217f7d43538f573323d8ace4c4"/>
          <w:r w:rsidRPr="0091482A">
            <w:t>Co-Learning Lounge. https://colearninglounge.com/. Zugegriffen: 01. Dezember 2021</w:t>
          </w:r>
        </w:p>
        <w:bookmarkEnd w:id="45"/>
        <w:p w14:paraId="181E98F1" w14:textId="77777777" w:rsidR="0091482A" w:rsidRPr="0091482A" w:rsidRDefault="0091482A" w:rsidP="0031293F">
          <w:pPr>
            <w:pStyle w:val="CitaviBibliographyEntry"/>
            <w:jc w:val="both"/>
          </w:pPr>
          <w:r>
            <w:rPr>
              <w:lang w:val="en-US"/>
            </w:rPr>
            <w:t>5.</w:t>
          </w:r>
          <w:r>
            <w:rPr>
              <w:lang w:val="en-US"/>
            </w:rPr>
            <w:tab/>
          </w:r>
          <w:bookmarkStart w:id="46" w:name="_CTVL00143ec9eae2dd24195bf635ed669642ab0"/>
          <w:r>
            <w:rPr>
              <w:lang w:val="en-US"/>
            </w:rPr>
            <w:t xml:space="preserve">dictionary.com. https://www.dictionary.com/browse/lakh. </w:t>
          </w:r>
          <w:r w:rsidRPr="0091482A">
            <w:t>Zugegriffen: 03. Dezember 2021</w:t>
          </w:r>
        </w:p>
        <w:bookmarkEnd w:id="46"/>
        <w:p w14:paraId="4007F423" w14:textId="77777777" w:rsidR="0091482A" w:rsidRDefault="0091482A" w:rsidP="0031293F">
          <w:pPr>
            <w:pStyle w:val="CitaviBibliographyEntry"/>
            <w:jc w:val="both"/>
            <w:rPr>
              <w:lang w:val="en-US"/>
            </w:rPr>
          </w:pPr>
          <w:r w:rsidRPr="0091482A">
            <w:t>6.</w:t>
          </w:r>
          <w:r w:rsidRPr="0091482A">
            <w:tab/>
          </w:r>
          <w:bookmarkStart w:id="47" w:name="_CTVL0016ce34499fa144510956af9063d0f626a"/>
          <w:r w:rsidRPr="0091482A">
            <w:t xml:space="preserve">finanzen.net. https://www.finanzen.net/devisen/euro-indische_rupie-kurs. </w:t>
          </w:r>
          <w:r>
            <w:rPr>
              <w:lang w:val="en-US"/>
            </w:rPr>
            <w:t>Zugegriffen: 24. November 2021</w:t>
          </w:r>
        </w:p>
        <w:bookmarkEnd w:id="47"/>
        <w:p w14:paraId="34CA2451" w14:textId="77777777" w:rsidR="0091482A" w:rsidRPr="0091482A" w:rsidRDefault="0091482A" w:rsidP="0031293F">
          <w:pPr>
            <w:pStyle w:val="CitaviBibliographyEntry"/>
            <w:jc w:val="both"/>
          </w:pPr>
          <w:r>
            <w:rPr>
              <w:lang w:val="en-US"/>
            </w:rPr>
            <w:t>7.</w:t>
          </w:r>
          <w:r>
            <w:rPr>
              <w:lang w:val="en-US"/>
            </w:rPr>
            <w:tab/>
          </w:r>
          <w:bookmarkStart w:id="48" w:name="_CTVL001989d9c6d1bdc45a0a9d51ca8d150bf68"/>
          <w:r>
            <w:rPr>
              <w:lang w:val="en-US"/>
            </w:rPr>
            <w:t xml:space="preserve">Goodfellow I, Bengio Y, Courville A (Hrsg) (2018) Deep Learning. </w:t>
          </w:r>
          <w:r w:rsidRPr="0091482A">
            <w:t>Das umfassende Handbuch. Grundlagen, aktuelle Verfahren und Algorithmen, neue Forschungsansätze. MITP-Verlag</w:t>
          </w:r>
        </w:p>
        <w:bookmarkEnd w:id="48"/>
        <w:p w14:paraId="3BB5BEEA" w14:textId="77777777" w:rsidR="0091482A" w:rsidRDefault="0091482A" w:rsidP="0031293F">
          <w:pPr>
            <w:pStyle w:val="CitaviBibliographyEntry"/>
            <w:jc w:val="both"/>
            <w:rPr>
              <w:lang w:val="en-US"/>
            </w:rPr>
          </w:pPr>
          <w:r w:rsidRPr="0091482A">
            <w:t>8.</w:t>
          </w:r>
          <w:r w:rsidRPr="0091482A">
            <w:tab/>
          </w:r>
          <w:bookmarkStart w:id="49" w:name="_CTVL001f1b147e0a0234b81af7b050127f123f7"/>
          <w:r w:rsidRPr="0091482A">
            <w:t xml:space="preserve">Gumm,H.,Peter Bäume. Bäume, Binärbäume, Traversierungen, abstrakte Klassen, Binäre Suchbäume, Balancierte Bäume, AVL-Bäume, Heaps, Heapsort, Priority queues. https://www.mathematik.uni-marburg.de/~gumm/Lehre/SS07/PraktischeInformatikII/Folien/08%20Baeume.pdf. Zugegriffen: 20. </w:t>
          </w:r>
          <w:r>
            <w:rPr>
              <w:lang w:val="en-US"/>
            </w:rPr>
            <w:t>November 2021</w:t>
          </w:r>
        </w:p>
        <w:bookmarkEnd w:id="49"/>
        <w:p w14:paraId="21C85C0E" w14:textId="77777777" w:rsidR="0091482A" w:rsidRPr="0091482A" w:rsidRDefault="0091482A" w:rsidP="0031293F">
          <w:pPr>
            <w:pStyle w:val="CitaviBibliographyEntry"/>
            <w:jc w:val="both"/>
          </w:pPr>
          <w:r>
            <w:rPr>
              <w:lang w:val="en-US"/>
            </w:rPr>
            <w:t>9.</w:t>
          </w:r>
          <w:r>
            <w:rPr>
              <w:lang w:val="en-US"/>
            </w:rPr>
            <w:tab/>
          </w:r>
          <w:bookmarkStart w:id="50" w:name="_CTVL001e13cb20961034238a8506884fb204821"/>
          <w:r>
            <w:rPr>
              <w:lang w:val="en-US"/>
            </w:rPr>
            <w:t xml:space="preserve">Kasliwal A Used Cars price Prediction. Predict the price of an unknown car. Build your own Algo for cars 24!! https://www.kaggle.com/colearninglounge/used-cars-price-prediction. </w:t>
          </w:r>
          <w:r w:rsidRPr="0091482A">
            <w:t>Zugegriffen: 29. November 2021</w:t>
          </w:r>
        </w:p>
        <w:bookmarkEnd w:id="50"/>
        <w:p w14:paraId="0A8A749E" w14:textId="77777777" w:rsidR="0091482A" w:rsidRDefault="0091482A" w:rsidP="0031293F">
          <w:pPr>
            <w:pStyle w:val="CitaviBibliographyEntry"/>
            <w:jc w:val="both"/>
            <w:rPr>
              <w:lang w:val="en-US"/>
            </w:rPr>
          </w:pPr>
          <w:r w:rsidRPr="0091482A">
            <w:t>10.</w:t>
          </w:r>
          <w:r w:rsidRPr="0091482A">
            <w:tab/>
          </w:r>
          <w:bookmarkStart w:id="51" w:name="_CTVL0012aeed62c9a114f739fc0983169d1f283"/>
          <w:r w:rsidRPr="0091482A">
            <w:t xml:space="preserve">Lindner M-L (2021) Elm-Projekt-Used-Cars---main. https://github.com/milu1992/Elm-Projekt-Used-Cars---main. Zugegriffen: 19. </w:t>
          </w:r>
          <w:r>
            <w:rPr>
              <w:lang w:val="en-US"/>
            </w:rPr>
            <w:t>Dezember 2021</w:t>
          </w:r>
        </w:p>
        <w:bookmarkEnd w:id="51"/>
        <w:p w14:paraId="35C986EA" w14:textId="77777777" w:rsidR="0091482A" w:rsidRDefault="0091482A" w:rsidP="0031293F">
          <w:pPr>
            <w:pStyle w:val="CitaviBibliographyEntry"/>
            <w:jc w:val="both"/>
            <w:rPr>
              <w:lang w:val="en-US"/>
            </w:rPr>
          </w:pPr>
          <w:r>
            <w:rPr>
              <w:lang w:val="en-US"/>
            </w:rPr>
            <w:t>11.</w:t>
          </w:r>
          <w:r>
            <w:rPr>
              <w:lang w:val="en-US"/>
            </w:rPr>
            <w:tab/>
          </w:r>
          <w:bookmarkStart w:id="52" w:name="_CTVL00104adfbbda8b5424c8487059b12f8d735"/>
          <w:r>
            <w:rPr>
              <w:lang w:val="en-US"/>
            </w:rPr>
            <w:t>Lovelace A (1842) Notes upon L. F. Menabrea’s “Sketch of the Analytical Engineinvented by Charles Babbage”</w:t>
          </w:r>
        </w:p>
        <w:bookmarkEnd w:id="52"/>
        <w:p w14:paraId="42E9A98F" w14:textId="77777777" w:rsidR="0091482A" w:rsidRDefault="0091482A" w:rsidP="0031293F">
          <w:pPr>
            <w:pStyle w:val="CitaviBibliographyEntry"/>
            <w:jc w:val="both"/>
            <w:rPr>
              <w:lang w:val="en-US"/>
            </w:rPr>
          </w:pPr>
          <w:r w:rsidRPr="0091482A">
            <w:t>12.</w:t>
          </w:r>
          <w:r w:rsidRPr="0091482A">
            <w:tab/>
          </w:r>
          <w:bookmarkStart w:id="53" w:name="_CTVL0017b9b5ddd3f014e31a72f7bbfc072e0ff"/>
          <w:r w:rsidRPr="0091482A">
            <w:t xml:space="preserve">mobile.de. https://www.mobile.de/. Zugegriffen: 05. </w:t>
          </w:r>
          <w:r>
            <w:rPr>
              <w:lang w:val="en-US"/>
            </w:rPr>
            <w:t>Dezember 2021</w:t>
          </w:r>
        </w:p>
        <w:bookmarkEnd w:id="53"/>
        <w:p w14:paraId="586D9564" w14:textId="77777777" w:rsidR="0091482A" w:rsidRPr="0091482A" w:rsidRDefault="0091482A" w:rsidP="0031293F">
          <w:pPr>
            <w:pStyle w:val="CitaviBibliographyEntry"/>
            <w:jc w:val="both"/>
          </w:pPr>
          <w:r>
            <w:rPr>
              <w:lang w:val="en-US"/>
            </w:rPr>
            <w:t>13.</w:t>
          </w:r>
          <w:r>
            <w:rPr>
              <w:lang w:val="en-US"/>
            </w:rPr>
            <w:tab/>
          </w:r>
          <w:bookmarkStart w:id="54" w:name="_CTVL00127820124ec0648c0ab158aeafede1a79"/>
          <w:r>
            <w:rPr>
              <w:lang w:val="en-US"/>
            </w:rPr>
            <w:t xml:space="preserve">Nantasenamat C (2020) The Data Science Process. A Visual Guide to Standard Procedures in Data Science. https://towardsdatascience.com/the-data-science-process-a19eb7ebc41b. </w:t>
          </w:r>
          <w:r w:rsidRPr="0091482A">
            <w:t>Zugegriffen: 30. November 2021</w:t>
          </w:r>
        </w:p>
        <w:bookmarkEnd w:id="54"/>
        <w:p w14:paraId="2F4065BB" w14:textId="77777777" w:rsidR="0091482A" w:rsidRPr="0091482A" w:rsidRDefault="0091482A" w:rsidP="0031293F">
          <w:pPr>
            <w:pStyle w:val="CitaviBibliographyEntry"/>
            <w:jc w:val="both"/>
          </w:pPr>
          <w:r w:rsidRPr="0091482A">
            <w:t>14.</w:t>
          </w:r>
          <w:r w:rsidRPr="0091482A">
            <w:tab/>
          </w:r>
          <w:bookmarkStart w:id="55" w:name="_CTVL001b6d119c62c7b4f1f8bd7fa549c02e888"/>
          <w:r w:rsidRPr="0091482A">
            <w:t>Traeger M, Eberhart A, Geldner G, Morin AM, Putzke C, Wulf H, Eberahrdt,L.,H.,J. (2003) Künstliche neuronale Netze. Theorie und Anwendungen in der Anästhesie, Intensiv- und Notfallmedizin. Der Angesthesist:1055–1061</w:t>
          </w:r>
        </w:p>
        <w:bookmarkEnd w:id="55"/>
        <w:p w14:paraId="4A1EA083" w14:textId="345D68C7" w:rsidR="007469B8" w:rsidRPr="00B73440" w:rsidRDefault="0091482A" w:rsidP="0031293F">
          <w:pPr>
            <w:pStyle w:val="CitaviBibliographyEntry"/>
            <w:jc w:val="both"/>
          </w:pPr>
          <w:r>
            <w:rPr>
              <w:lang w:val="en-US"/>
            </w:rPr>
            <w:t>15.</w:t>
          </w:r>
          <w:r>
            <w:rPr>
              <w:lang w:val="en-US"/>
            </w:rPr>
            <w:tab/>
          </w:r>
          <w:bookmarkStart w:id="56" w:name="_CTVL0015be256b8c9014b149bfad1b9a90e5f76"/>
          <w:r>
            <w:rPr>
              <w:lang w:val="en-US"/>
            </w:rPr>
            <w:t xml:space="preserve">Yi M A Complete Guide to Scatter Plots. </w:t>
          </w:r>
          <w:r w:rsidRPr="0091482A">
            <w:t xml:space="preserve">Chartio. https://chartio.com/learn/charts/what-is-a-scatter-plot/. Zugegriffen: 27. </w:t>
          </w:r>
          <w:r>
            <w:rPr>
              <w:lang w:val="en-US"/>
            </w:rPr>
            <w:t>November 202</w:t>
          </w:r>
          <w:bookmarkEnd w:id="56"/>
          <w:r>
            <w:rPr>
              <w:lang w:val="en-US"/>
            </w:rPr>
            <w:t>1</w:t>
          </w:r>
          <w:r w:rsidR="007469B8">
            <w:rPr>
              <w:lang w:val="en-US"/>
            </w:rPr>
            <w:fldChar w:fldCharType="end"/>
          </w:r>
        </w:p>
      </w:sdtContent>
    </w:sdt>
    <w:p w14:paraId="1C578F6C" w14:textId="77777777" w:rsidR="007469B8" w:rsidRPr="00B73440" w:rsidRDefault="007469B8" w:rsidP="0031293F">
      <w:pPr>
        <w:jc w:val="both"/>
      </w:pPr>
    </w:p>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DF25D" w14:textId="77777777" w:rsidR="00EE6563" w:rsidRDefault="00EE6563" w:rsidP="00537FBC">
      <w:r>
        <w:separator/>
      </w:r>
    </w:p>
    <w:p w14:paraId="3E57E261" w14:textId="77777777" w:rsidR="00EE6563" w:rsidRDefault="00EE6563" w:rsidP="00537FBC"/>
  </w:endnote>
  <w:endnote w:type="continuationSeparator" w:id="0">
    <w:p w14:paraId="7852B124" w14:textId="77777777" w:rsidR="00EE6563" w:rsidRDefault="00EE6563" w:rsidP="00537FBC">
      <w:r>
        <w:continuationSeparator/>
      </w:r>
    </w:p>
    <w:p w14:paraId="1762A625" w14:textId="77777777" w:rsidR="00EE6563" w:rsidRDefault="00EE6563" w:rsidP="00537FBC"/>
  </w:endnote>
  <w:endnote w:type="continuationNotice" w:id="1">
    <w:p w14:paraId="331D8CFD" w14:textId="77777777" w:rsidR="00EE6563" w:rsidRDefault="00EE65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22629" w14:textId="77777777" w:rsidR="00EE6563" w:rsidRDefault="00EE6563" w:rsidP="00537FBC">
      <w:r>
        <w:separator/>
      </w:r>
    </w:p>
    <w:p w14:paraId="232ED20E" w14:textId="77777777" w:rsidR="00EE6563" w:rsidRDefault="00EE6563" w:rsidP="00537FBC"/>
  </w:footnote>
  <w:footnote w:type="continuationSeparator" w:id="0">
    <w:p w14:paraId="048576B9" w14:textId="77777777" w:rsidR="00EE6563" w:rsidRDefault="00EE6563" w:rsidP="00537FBC">
      <w:r>
        <w:continuationSeparator/>
      </w:r>
    </w:p>
    <w:p w14:paraId="0F2859AC" w14:textId="77777777" w:rsidR="00EE6563" w:rsidRDefault="00EE6563" w:rsidP="00537FBC"/>
  </w:footnote>
  <w:footnote w:type="continuationNotice" w:id="1">
    <w:p w14:paraId="462E1D69" w14:textId="77777777" w:rsidR="00EE6563" w:rsidRDefault="00EE65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AC9"/>
    <w:rsid w:val="00002CEC"/>
    <w:rsid w:val="000039D2"/>
    <w:rsid w:val="000053D6"/>
    <w:rsid w:val="0000558F"/>
    <w:rsid w:val="00005A90"/>
    <w:rsid w:val="000060B0"/>
    <w:rsid w:val="00007095"/>
    <w:rsid w:val="00010C5A"/>
    <w:rsid w:val="00011034"/>
    <w:rsid w:val="0001178F"/>
    <w:rsid w:val="00012513"/>
    <w:rsid w:val="000128E8"/>
    <w:rsid w:val="00012E73"/>
    <w:rsid w:val="0001364B"/>
    <w:rsid w:val="00013A2D"/>
    <w:rsid w:val="000149CA"/>
    <w:rsid w:val="00014FD2"/>
    <w:rsid w:val="00015214"/>
    <w:rsid w:val="00015A2A"/>
    <w:rsid w:val="00015C7B"/>
    <w:rsid w:val="00015DF2"/>
    <w:rsid w:val="00016142"/>
    <w:rsid w:val="00016DED"/>
    <w:rsid w:val="00020345"/>
    <w:rsid w:val="000205E3"/>
    <w:rsid w:val="00020BAD"/>
    <w:rsid w:val="000215B3"/>
    <w:rsid w:val="00022B30"/>
    <w:rsid w:val="000240D7"/>
    <w:rsid w:val="00024B63"/>
    <w:rsid w:val="0002510A"/>
    <w:rsid w:val="00025274"/>
    <w:rsid w:val="00025612"/>
    <w:rsid w:val="0002615A"/>
    <w:rsid w:val="0002644A"/>
    <w:rsid w:val="00026B0A"/>
    <w:rsid w:val="00026B12"/>
    <w:rsid w:val="00026E8F"/>
    <w:rsid w:val="00027FCE"/>
    <w:rsid w:val="00030750"/>
    <w:rsid w:val="00030B94"/>
    <w:rsid w:val="00030DBD"/>
    <w:rsid w:val="00030F52"/>
    <w:rsid w:val="000312E0"/>
    <w:rsid w:val="00031442"/>
    <w:rsid w:val="000319D1"/>
    <w:rsid w:val="00031E69"/>
    <w:rsid w:val="00032AEB"/>
    <w:rsid w:val="00032E6B"/>
    <w:rsid w:val="00033573"/>
    <w:rsid w:val="00033774"/>
    <w:rsid w:val="00034126"/>
    <w:rsid w:val="00034BA2"/>
    <w:rsid w:val="00035FD4"/>
    <w:rsid w:val="0003611B"/>
    <w:rsid w:val="000372B7"/>
    <w:rsid w:val="00037B83"/>
    <w:rsid w:val="000405E2"/>
    <w:rsid w:val="00040DE6"/>
    <w:rsid w:val="000419D0"/>
    <w:rsid w:val="0004411B"/>
    <w:rsid w:val="00044E16"/>
    <w:rsid w:val="000450C7"/>
    <w:rsid w:val="00045516"/>
    <w:rsid w:val="000456F2"/>
    <w:rsid w:val="000457B2"/>
    <w:rsid w:val="000457EC"/>
    <w:rsid w:val="000458D0"/>
    <w:rsid w:val="00045B7D"/>
    <w:rsid w:val="00046020"/>
    <w:rsid w:val="000461EE"/>
    <w:rsid w:val="0004649A"/>
    <w:rsid w:val="00046900"/>
    <w:rsid w:val="00046938"/>
    <w:rsid w:val="00046BC3"/>
    <w:rsid w:val="00047DA4"/>
    <w:rsid w:val="00050A0E"/>
    <w:rsid w:val="00050B20"/>
    <w:rsid w:val="00050FFF"/>
    <w:rsid w:val="000519E8"/>
    <w:rsid w:val="00051A7C"/>
    <w:rsid w:val="00052B58"/>
    <w:rsid w:val="00053E5F"/>
    <w:rsid w:val="000543D7"/>
    <w:rsid w:val="00054677"/>
    <w:rsid w:val="00054A6C"/>
    <w:rsid w:val="000552C9"/>
    <w:rsid w:val="00055390"/>
    <w:rsid w:val="000555B2"/>
    <w:rsid w:val="00055E97"/>
    <w:rsid w:val="00056DAA"/>
    <w:rsid w:val="00057725"/>
    <w:rsid w:val="00057D06"/>
    <w:rsid w:val="0006098F"/>
    <w:rsid w:val="0006184F"/>
    <w:rsid w:val="00061EC1"/>
    <w:rsid w:val="0006295A"/>
    <w:rsid w:val="000629F0"/>
    <w:rsid w:val="00062D8C"/>
    <w:rsid w:val="00063DB8"/>
    <w:rsid w:val="000647C8"/>
    <w:rsid w:val="00064D0E"/>
    <w:rsid w:val="00066F5B"/>
    <w:rsid w:val="00067412"/>
    <w:rsid w:val="00067431"/>
    <w:rsid w:val="000706D8"/>
    <w:rsid w:val="0007156A"/>
    <w:rsid w:val="00072255"/>
    <w:rsid w:val="00072AD7"/>
    <w:rsid w:val="00072C32"/>
    <w:rsid w:val="00072FF5"/>
    <w:rsid w:val="0007341E"/>
    <w:rsid w:val="00074483"/>
    <w:rsid w:val="00074687"/>
    <w:rsid w:val="00074C36"/>
    <w:rsid w:val="000751A6"/>
    <w:rsid w:val="00075D68"/>
    <w:rsid w:val="000763F9"/>
    <w:rsid w:val="00076DFB"/>
    <w:rsid w:val="00076F49"/>
    <w:rsid w:val="000772A5"/>
    <w:rsid w:val="00080184"/>
    <w:rsid w:val="0008040D"/>
    <w:rsid w:val="000805DA"/>
    <w:rsid w:val="00081377"/>
    <w:rsid w:val="0008388B"/>
    <w:rsid w:val="00085BEE"/>
    <w:rsid w:val="00085C63"/>
    <w:rsid w:val="00085E29"/>
    <w:rsid w:val="00087655"/>
    <w:rsid w:val="00087F0E"/>
    <w:rsid w:val="00090C97"/>
    <w:rsid w:val="000919F8"/>
    <w:rsid w:val="00093035"/>
    <w:rsid w:val="000932A1"/>
    <w:rsid w:val="000934E6"/>
    <w:rsid w:val="00093F73"/>
    <w:rsid w:val="00094430"/>
    <w:rsid w:val="00095609"/>
    <w:rsid w:val="0009561B"/>
    <w:rsid w:val="00095CE5"/>
    <w:rsid w:val="000965A7"/>
    <w:rsid w:val="00096A76"/>
    <w:rsid w:val="00097A06"/>
    <w:rsid w:val="00097A24"/>
    <w:rsid w:val="00097BB1"/>
    <w:rsid w:val="000A13AD"/>
    <w:rsid w:val="000A1A37"/>
    <w:rsid w:val="000A1A77"/>
    <w:rsid w:val="000A3642"/>
    <w:rsid w:val="000A3C1D"/>
    <w:rsid w:val="000A49BA"/>
    <w:rsid w:val="000A5F82"/>
    <w:rsid w:val="000A632F"/>
    <w:rsid w:val="000A6FD0"/>
    <w:rsid w:val="000A7628"/>
    <w:rsid w:val="000B09B4"/>
    <w:rsid w:val="000B0A57"/>
    <w:rsid w:val="000B0EB5"/>
    <w:rsid w:val="000B2078"/>
    <w:rsid w:val="000B3C2A"/>
    <w:rsid w:val="000B3EA0"/>
    <w:rsid w:val="000B3FC9"/>
    <w:rsid w:val="000B5B18"/>
    <w:rsid w:val="000B5D1F"/>
    <w:rsid w:val="000B651B"/>
    <w:rsid w:val="000B7174"/>
    <w:rsid w:val="000B77C8"/>
    <w:rsid w:val="000C10CC"/>
    <w:rsid w:val="000C14A9"/>
    <w:rsid w:val="000C191B"/>
    <w:rsid w:val="000C206A"/>
    <w:rsid w:val="000C212D"/>
    <w:rsid w:val="000C52C1"/>
    <w:rsid w:val="000C5355"/>
    <w:rsid w:val="000C578C"/>
    <w:rsid w:val="000C60E7"/>
    <w:rsid w:val="000C68D4"/>
    <w:rsid w:val="000C793A"/>
    <w:rsid w:val="000C7AFF"/>
    <w:rsid w:val="000D0FC9"/>
    <w:rsid w:val="000D13E3"/>
    <w:rsid w:val="000D335D"/>
    <w:rsid w:val="000D3452"/>
    <w:rsid w:val="000D376E"/>
    <w:rsid w:val="000D4365"/>
    <w:rsid w:val="000D4686"/>
    <w:rsid w:val="000D46EA"/>
    <w:rsid w:val="000D506D"/>
    <w:rsid w:val="000D5A3D"/>
    <w:rsid w:val="000D7692"/>
    <w:rsid w:val="000E0888"/>
    <w:rsid w:val="000E0CEF"/>
    <w:rsid w:val="000E1F0D"/>
    <w:rsid w:val="000E294A"/>
    <w:rsid w:val="000E2FAA"/>
    <w:rsid w:val="000E3FB0"/>
    <w:rsid w:val="000E4787"/>
    <w:rsid w:val="000E4B46"/>
    <w:rsid w:val="000E51E1"/>
    <w:rsid w:val="000E65D6"/>
    <w:rsid w:val="000E6E9A"/>
    <w:rsid w:val="000E707C"/>
    <w:rsid w:val="000E7635"/>
    <w:rsid w:val="000E7BE8"/>
    <w:rsid w:val="000F00EB"/>
    <w:rsid w:val="000F0D8B"/>
    <w:rsid w:val="000F326A"/>
    <w:rsid w:val="000F4661"/>
    <w:rsid w:val="000F48DB"/>
    <w:rsid w:val="000F4B80"/>
    <w:rsid w:val="000F4C96"/>
    <w:rsid w:val="000F52E1"/>
    <w:rsid w:val="000F55ED"/>
    <w:rsid w:val="000F5606"/>
    <w:rsid w:val="000F5666"/>
    <w:rsid w:val="000F5689"/>
    <w:rsid w:val="000F5787"/>
    <w:rsid w:val="000F58DD"/>
    <w:rsid w:val="000F5EDD"/>
    <w:rsid w:val="000F6343"/>
    <w:rsid w:val="000F651B"/>
    <w:rsid w:val="0010030A"/>
    <w:rsid w:val="00100BAB"/>
    <w:rsid w:val="00100C62"/>
    <w:rsid w:val="00100E56"/>
    <w:rsid w:val="0010268A"/>
    <w:rsid w:val="00102C75"/>
    <w:rsid w:val="00103F2A"/>
    <w:rsid w:val="001044A3"/>
    <w:rsid w:val="00105B11"/>
    <w:rsid w:val="001063EF"/>
    <w:rsid w:val="0010648F"/>
    <w:rsid w:val="001069F1"/>
    <w:rsid w:val="00107177"/>
    <w:rsid w:val="00107C60"/>
    <w:rsid w:val="00107D58"/>
    <w:rsid w:val="00111341"/>
    <w:rsid w:val="00111438"/>
    <w:rsid w:val="00111AEE"/>
    <w:rsid w:val="001125E9"/>
    <w:rsid w:val="00112994"/>
    <w:rsid w:val="00112E42"/>
    <w:rsid w:val="00112F3B"/>
    <w:rsid w:val="00114623"/>
    <w:rsid w:val="00114860"/>
    <w:rsid w:val="001150A5"/>
    <w:rsid w:val="001166B2"/>
    <w:rsid w:val="00117508"/>
    <w:rsid w:val="00117892"/>
    <w:rsid w:val="001179C6"/>
    <w:rsid w:val="001209F6"/>
    <w:rsid w:val="00120B73"/>
    <w:rsid w:val="001210EC"/>
    <w:rsid w:val="001215C2"/>
    <w:rsid w:val="001216C0"/>
    <w:rsid w:val="00121B76"/>
    <w:rsid w:val="0012324D"/>
    <w:rsid w:val="001234F6"/>
    <w:rsid w:val="00123ACC"/>
    <w:rsid w:val="00124777"/>
    <w:rsid w:val="00125056"/>
    <w:rsid w:val="00126439"/>
    <w:rsid w:val="00127483"/>
    <w:rsid w:val="00130C60"/>
    <w:rsid w:val="00131197"/>
    <w:rsid w:val="0013174C"/>
    <w:rsid w:val="001318E8"/>
    <w:rsid w:val="00131F5F"/>
    <w:rsid w:val="00133A30"/>
    <w:rsid w:val="0013571D"/>
    <w:rsid w:val="00135A0C"/>
    <w:rsid w:val="00136098"/>
    <w:rsid w:val="00136832"/>
    <w:rsid w:val="001371D8"/>
    <w:rsid w:val="00137500"/>
    <w:rsid w:val="0014055E"/>
    <w:rsid w:val="001412ED"/>
    <w:rsid w:val="00142095"/>
    <w:rsid w:val="0014273F"/>
    <w:rsid w:val="00142855"/>
    <w:rsid w:val="00142E46"/>
    <w:rsid w:val="001435ED"/>
    <w:rsid w:val="00143E3E"/>
    <w:rsid w:val="0014447E"/>
    <w:rsid w:val="001446C3"/>
    <w:rsid w:val="00144A06"/>
    <w:rsid w:val="00144E05"/>
    <w:rsid w:val="001453E2"/>
    <w:rsid w:val="00145812"/>
    <w:rsid w:val="001465B0"/>
    <w:rsid w:val="001466B3"/>
    <w:rsid w:val="001471BA"/>
    <w:rsid w:val="00147A05"/>
    <w:rsid w:val="00147E18"/>
    <w:rsid w:val="00147F02"/>
    <w:rsid w:val="00150296"/>
    <w:rsid w:val="0015140C"/>
    <w:rsid w:val="001529B2"/>
    <w:rsid w:val="00153096"/>
    <w:rsid w:val="00153762"/>
    <w:rsid w:val="00154094"/>
    <w:rsid w:val="00154714"/>
    <w:rsid w:val="001548A0"/>
    <w:rsid w:val="00154D47"/>
    <w:rsid w:val="001568FD"/>
    <w:rsid w:val="00156D1C"/>
    <w:rsid w:val="00157B6B"/>
    <w:rsid w:val="00157CE1"/>
    <w:rsid w:val="00157FE2"/>
    <w:rsid w:val="00160C8D"/>
    <w:rsid w:val="00161AC4"/>
    <w:rsid w:val="00162113"/>
    <w:rsid w:val="00162310"/>
    <w:rsid w:val="00162E32"/>
    <w:rsid w:val="00163297"/>
    <w:rsid w:val="001637FB"/>
    <w:rsid w:val="001640DC"/>
    <w:rsid w:val="00164A56"/>
    <w:rsid w:val="00165017"/>
    <w:rsid w:val="001652D3"/>
    <w:rsid w:val="00165354"/>
    <w:rsid w:val="001659B4"/>
    <w:rsid w:val="0016759F"/>
    <w:rsid w:val="00167F90"/>
    <w:rsid w:val="0017049A"/>
    <w:rsid w:val="00171675"/>
    <w:rsid w:val="0017199E"/>
    <w:rsid w:val="00172CF9"/>
    <w:rsid w:val="00173220"/>
    <w:rsid w:val="001734EE"/>
    <w:rsid w:val="00173623"/>
    <w:rsid w:val="00174589"/>
    <w:rsid w:val="00175BFF"/>
    <w:rsid w:val="00175D79"/>
    <w:rsid w:val="00176219"/>
    <w:rsid w:val="00177EC7"/>
    <w:rsid w:val="0018095A"/>
    <w:rsid w:val="00180AC2"/>
    <w:rsid w:val="001812DF"/>
    <w:rsid w:val="0018143D"/>
    <w:rsid w:val="001815BD"/>
    <w:rsid w:val="0018183B"/>
    <w:rsid w:val="0018210B"/>
    <w:rsid w:val="00183678"/>
    <w:rsid w:val="001840BE"/>
    <w:rsid w:val="00184490"/>
    <w:rsid w:val="00184993"/>
    <w:rsid w:val="00184FFC"/>
    <w:rsid w:val="00187236"/>
    <w:rsid w:val="0019061C"/>
    <w:rsid w:val="0019164D"/>
    <w:rsid w:val="0019391B"/>
    <w:rsid w:val="00193BCF"/>
    <w:rsid w:val="00194418"/>
    <w:rsid w:val="00194BB1"/>
    <w:rsid w:val="00194E9C"/>
    <w:rsid w:val="00195A87"/>
    <w:rsid w:val="00195C31"/>
    <w:rsid w:val="00195D9F"/>
    <w:rsid w:val="0019646D"/>
    <w:rsid w:val="001969FC"/>
    <w:rsid w:val="00196E73"/>
    <w:rsid w:val="00196FCE"/>
    <w:rsid w:val="00197C7E"/>
    <w:rsid w:val="001A1890"/>
    <w:rsid w:val="001A1AF1"/>
    <w:rsid w:val="001A1C42"/>
    <w:rsid w:val="001A262F"/>
    <w:rsid w:val="001A2681"/>
    <w:rsid w:val="001A2889"/>
    <w:rsid w:val="001A2F3D"/>
    <w:rsid w:val="001A357F"/>
    <w:rsid w:val="001A406B"/>
    <w:rsid w:val="001A423A"/>
    <w:rsid w:val="001A42EB"/>
    <w:rsid w:val="001A4421"/>
    <w:rsid w:val="001A51D1"/>
    <w:rsid w:val="001A522C"/>
    <w:rsid w:val="001A52F2"/>
    <w:rsid w:val="001A57B5"/>
    <w:rsid w:val="001A641B"/>
    <w:rsid w:val="001A6A35"/>
    <w:rsid w:val="001A6C96"/>
    <w:rsid w:val="001A6FA3"/>
    <w:rsid w:val="001A7F62"/>
    <w:rsid w:val="001B1B59"/>
    <w:rsid w:val="001B2099"/>
    <w:rsid w:val="001B25BA"/>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DC3"/>
    <w:rsid w:val="001C6A0C"/>
    <w:rsid w:val="001C6E03"/>
    <w:rsid w:val="001C73C6"/>
    <w:rsid w:val="001D1BC4"/>
    <w:rsid w:val="001D263F"/>
    <w:rsid w:val="001D2AE0"/>
    <w:rsid w:val="001D3055"/>
    <w:rsid w:val="001D38FB"/>
    <w:rsid w:val="001D4F04"/>
    <w:rsid w:val="001D4F16"/>
    <w:rsid w:val="001D5140"/>
    <w:rsid w:val="001D68F1"/>
    <w:rsid w:val="001D6CD3"/>
    <w:rsid w:val="001D76D4"/>
    <w:rsid w:val="001D7769"/>
    <w:rsid w:val="001D77DC"/>
    <w:rsid w:val="001E0B03"/>
    <w:rsid w:val="001E0CDD"/>
    <w:rsid w:val="001E1287"/>
    <w:rsid w:val="001E1E1F"/>
    <w:rsid w:val="001E24DB"/>
    <w:rsid w:val="001E2839"/>
    <w:rsid w:val="001E2B4C"/>
    <w:rsid w:val="001E2E47"/>
    <w:rsid w:val="001E31C9"/>
    <w:rsid w:val="001E4409"/>
    <w:rsid w:val="001E4B8B"/>
    <w:rsid w:val="001E5FB9"/>
    <w:rsid w:val="001E64C4"/>
    <w:rsid w:val="001E6B00"/>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7AB"/>
    <w:rsid w:val="00200C6D"/>
    <w:rsid w:val="002010D7"/>
    <w:rsid w:val="002019BC"/>
    <w:rsid w:val="002022F1"/>
    <w:rsid w:val="00202680"/>
    <w:rsid w:val="002026BD"/>
    <w:rsid w:val="002027E6"/>
    <w:rsid w:val="00202A0B"/>
    <w:rsid w:val="002030DE"/>
    <w:rsid w:val="00203329"/>
    <w:rsid w:val="002044E6"/>
    <w:rsid w:val="0020640F"/>
    <w:rsid w:val="00206D0A"/>
    <w:rsid w:val="002100C4"/>
    <w:rsid w:val="00210756"/>
    <w:rsid w:val="00210C6C"/>
    <w:rsid w:val="0021211E"/>
    <w:rsid w:val="00213E8E"/>
    <w:rsid w:val="00215BE2"/>
    <w:rsid w:val="00215E5C"/>
    <w:rsid w:val="002162B5"/>
    <w:rsid w:val="00216789"/>
    <w:rsid w:val="002168D6"/>
    <w:rsid w:val="00216D53"/>
    <w:rsid w:val="00220012"/>
    <w:rsid w:val="002201A1"/>
    <w:rsid w:val="002205CC"/>
    <w:rsid w:val="00221102"/>
    <w:rsid w:val="0022312B"/>
    <w:rsid w:val="00223552"/>
    <w:rsid w:val="00223801"/>
    <w:rsid w:val="00223FE3"/>
    <w:rsid w:val="00224237"/>
    <w:rsid w:val="002242D7"/>
    <w:rsid w:val="002246D8"/>
    <w:rsid w:val="00224927"/>
    <w:rsid w:val="00225134"/>
    <w:rsid w:val="002259B8"/>
    <w:rsid w:val="00225B89"/>
    <w:rsid w:val="00226D0D"/>
    <w:rsid w:val="00227850"/>
    <w:rsid w:val="00227DC0"/>
    <w:rsid w:val="00227E10"/>
    <w:rsid w:val="00227E95"/>
    <w:rsid w:val="00231218"/>
    <w:rsid w:val="002313AD"/>
    <w:rsid w:val="00232784"/>
    <w:rsid w:val="00232A89"/>
    <w:rsid w:val="00232D38"/>
    <w:rsid w:val="002330CD"/>
    <w:rsid w:val="00234949"/>
    <w:rsid w:val="00234E1C"/>
    <w:rsid w:val="00235463"/>
    <w:rsid w:val="0023732D"/>
    <w:rsid w:val="002378A2"/>
    <w:rsid w:val="00240604"/>
    <w:rsid w:val="00242047"/>
    <w:rsid w:val="0024212A"/>
    <w:rsid w:val="00242A6A"/>
    <w:rsid w:val="002432B0"/>
    <w:rsid w:val="00243CF8"/>
    <w:rsid w:val="00244581"/>
    <w:rsid w:val="00245198"/>
    <w:rsid w:val="00245643"/>
    <w:rsid w:val="00245781"/>
    <w:rsid w:val="00245DB1"/>
    <w:rsid w:val="002464F1"/>
    <w:rsid w:val="002467D3"/>
    <w:rsid w:val="002472F1"/>
    <w:rsid w:val="00247532"/>
    <w:rsid w:val="00247D60"/>
    <w:rsid w:val="00247E97"/>
    <w:rsid w:val="00250EBF"/>
    <w:rsid w:val="00250F01"/>
    <w:rsid w:val="002528C3"/>
    <w:rsid w:val="0025379B"/>
    <w:rsid w:val="002543BD"/>
    <w:rsid w:val="00255814"/>
    <w:rsid w:val="00256960"/>
    <w:rsid w:val="002571D8"/>
    <w:rsid w:val="00257838"/>
    <w:rsid w:val="00260C64"/>
    <w:rsid w:val="002614EA"/>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14"/>
    <w:rsid w:val="002742DD"/>
    <w:rsid w:val="0027463C"/>
    <w:rsid w:val="00274A84"/>
    <w:rsid w:val="00274BD2"/>
    <w:rsid w:val="00274C4E"/>
    <w:rsid w:val="00275093"/>
    <w:rsid w:val="002751C3"/>
    <w:rsid w:val="002762A4"/>
    <w:rsid w:val="0027661B"/>
    <w:rsid w:val="0027664F"/>
    <w:rsid w:val="0027706D"/>
    <w:rsid w:val="00280859"/>
    <w:rsid w:val="00280BE0"/>
    <w:rsid w:val="0028129F"/>
    <w:rsid w:val="0028314F"/>
    <w:rsid w:val="00283197"/>
    <w:rsid w:val="00283520"/>
    <w:rsid w:val="00283937"/>
    <w:rsid w:val="002848D7"/>
    <w:rsid w:val="00284CED"/>
    <w:rsid w:val="00285EC5"/>
    <w:rsid w:val="00287754"/>
    <w:rsid w:val="00287FE1"/>
    <w:rsid w:val="002900C0"/>
    <w:rsid w:val="00290365"/>
    <w:rsid w:val="00290369"/>
    <w:rsid w:val="00290E6D"/>
    <w:rsid w:val="00291216"/>
    <w:rsid w:val="002912C3"/>
    <w:rsid w:val="002918D7"/>
    <w:rsid w:val="00291A3F"/>
    <w:rsid w:val="00294673"/>
    <w:rsid w:val="00295892"/>
    <w:rsid w:val="00295E10"/>
    <w:rsid w:val="00296361"/>
    <w:rsid w:val="002A1471"/>
    <w:rsid w:val="002A17FC"/>
    <w:rsid w:val="002A1A7B"/>
    <w:rsid w:val="002A1E04"/>
    <w:rsid w:val="002A2416"/>
    <w:rsid w:val="002A2FCA"/>
    <w:rsid w:val="002A3B81"/>
    <w:rsid w:val="002A53CF"/>
    <w:rsid w:val="002A576B"/>
    <w:rsid w:val="002A61A9"/>
    <w:rsid w:val="002A6F74"/>
    <w:rsid w:val="002A7320"/>
    <w:rsid w:val="002B039A"/>
    <w:rsid w:val="002B03C6"/>
    <w:rsid w:val="002B0AF8"/>
    <w:rsid w:val="002B0ECA"/>
    <w:rsid w:val="002B1224"/>
    <w:rsid w:val="002B1609"/>
    <w:rsid w:val="002B2B00"/>
    <w:rsid w:val="002B317D"/>
    <w:rsid w:val="002B4F1A"/>
    <w:rsid w:val="002B5C9F"/>
    <w:rsid w:val="002B6121"/>
    <w:rsid w:val="002B6714"/>
    <w:rsid w:val="002B72B0"/>
    <w:rsid w:val="002B74FD"/>
    <w:rsid w:val="002B75A4"/>
    <w:rsid w:val="002B79FA"/>
    <w:rsid w:val="002C02D0"/>
    <w:rsid w:val="002C048B"/>
    <w:rsid w:val="002C0F53"/>
    <w:rsid w:val="002C1D7E"/>
    <w:rsid w:val="002C2BF3"/>
    <w:rsid w:val="002C3483"/>
    <w:rsid w:val="002C4271"/>
    <w:rsid w:val="002C45A3"/>
    <w:rsid w:val="002C4DBA"/>
    <w:rsid w:val="002C53E4"/>
    <w:rsid w:val="002C6030"/>
    <w:rsid w:val="002C6D00"/>
    <w:rsid w:val="002C72D6"/>
    <w:rsid w:val="002C7322"/>
    <w:rsid w:val="002D04DA"/>
    <w:rsid w:val="002D069D"/>
    <w:rsid w:val="002D1561"/>
    <w:rsid w:val="002D22F6"/>
    <w:rsid w:val="002D2350"/>
    <w:rsid w:val="002D29B1"/>
    <w:rsid w:val="002D2A41"/>
    <w:rsid w:val="002D2B75"/>
    <w:rsid w:val="002D36AE"/>
    <w:rsid w:val="002D4896"/>
    <w:rsid w:val="002D4FA1"/>
    <w:rsid w:val="002D52EA"/>
    <w:rsid w:val="002D66FB"/>
    <w:rsid w:val="002E0278"/>
    <w:rsid w:val="002E05C7"/>
    <w:rsid w:val="002E15F2"/>
    <w:rsid w:val="002E1E55"/>
    <w:rsid w:val="002E27D8"/>
    <w:rsid w:val="002E2B03"/>
    <w:rsid w:val="002E4028"/>
    <w:rsid w:val="002E431C"/>
    <w:rsid w:val="002E433B"/>
    <w:rsid w:val="002E4A64"/>
    <w:rsid w:val="002E4FE6"/>
    <w:rsid w:val="002E5C37"/>
    <w:rsid w:val="002E602B"/>
    <w:rsid w:val="002E68D2"/>
    <w:rsid w:val="002E69B4"/>
    <w:rsid w:val="002E6BCC"/>
    <w:rsid w:val="002E6CB7"/>
    <w:rsid w:val="002E73F1"/>
    <w:rsid w:val="002E74AB"/>
    <w:rsid w:val="002E74E6"/>
    <w:rsid w:val="002F00AB"/>
    <w:rsid w:val="002F07A5"/>
    <w:rsid w:val="002F0BFE"/>
    <w:rsid w:val="002F11A6"/>
    <w:rsid w:val="002F242F"/>
    <w:rsid w:val="002F2562"/>
    <w:rsid w:val="002F27A1"/>
    <w:rsid w:val="002F2E73"/>
    <w:rsid w:val="002F2FDE"/>
    <w:rsid w:val="002F3D1D"/>
    <w:rsid w:val="002F43A0"/>
    <w:rsid w:val="002F44CC"/>
    <w:rsid w:val="002F5133"/>
    <w:rsid w:val="002F56E1"/>
    <w:rsid w:val="002F5C81"/>
    <w:rsid w:val="002F5EB3"/>
    <w:rsid w:val="002F65FA"/>
    <w:rsid w:val="002F68C4"/>
    <w:rsid w:val="002F6F43"/>
    <w:rsid w:val="002F7CAA"/>
    <w:rsid w:val="002F7FE3"/>
    <w:rsid w:val="003013C9"/>
    <w:rsid w:val="00301566"/>
    <w:rsid w:val="003016CB"/>
    <w:rsid w:val="0030171C"/>
    <w:rsid w:val="00301B2F"/>
    <w:rsid w:val="003038AC"/>
    <w:rsid w:val="003049CB"/>
    <w:rsid w:val="00304C79"/>
    <w:rsid w:val="0030575C"/>
    <w:rsid w:val="003064CF"/>
    <w:rsid w:val="00306FD0"/>
    <w:rsid w:val="00307F1A"/>
    <w:rsid w:val="00310FB0"/>
    <w:rsid w:val="00311063"/>
    <w:rsid w:val="003114C1"/>
    <w:rsid w:val="003118AC"/>
    <w:rsid w:val="0031293F"/>
    <w:rsid w:val="00312D10"/>
    <w:rsid w:val="00313A0C"/>
    <w:rsid w:val="00313F18"/>
    <w:rsid w:val="00313F20"/>
    <w:rsid w:val="0031544C"/>
    <w:rsid w:val="00315B62"/>
    <w:rsid w:val="00315C6F"/>
    <w:rsid w:val="00315DCE"/>
    <w:rsid w:val="0031672F"/>
    <w:rsid w:val="003172F6"/>
    <w:rsid w:val="0032080C"/>
    <w:rsid w:val="00320A73"/>
    <w:rsid w:val="00320E2D"/>
    <w:rsid w:val="00320F40"/>
    <w:rsid w:val="00321A5D"/>
    <w:rsid w:val="00321E2F"/>
    <w:rsid w:val="00321EB1"/>
    <w:rsid w:val="00321F80"/>
    <w:rsid w:val="003229A5"/>
    <w:rsid w:val="00323F52"/>
    <w:rsid w:val="00325155"/>
    <w:rsid w:val="003256B8"/>
    <w:rsid w:val="00326481"/>
    <w:rsid w:val="0032757A"/>
    <w:rsid w:val="003275C8"/>
    <w:rsid w:val="00327A32"/>
    <w:rsid w:val="003300A7"/>
    <w:rsid w:val="003300F0"/>
    <w:rsid w:val="00331D26"/>
    <w:rsid w:val="00332990"/>
    <w:rsid w:val="0033313E"/>
    <w:rsid w:val="00333F25"/>
    <w:rsid w:val="003352C9"/>
    <w:rsid w:val="00335379"/>
    <w:rsid w:val="00335462"/>
    <w:rsid w:val="003360CF"/>
    <w:rsid w:val="00337C38"/>
    <w:rsid w:val="00340DE2"/>
    <w:rsid w:val="003423A5"/>
    <w:rsid w:val="00342505"/>
    <w:rsid w:val="00342BEC"/>
    <w:rsid w:val="00342E0C"/>
    <w:rsid w:val="0034310D"/>
    <w:rsid w:val="0034344C"/>
    <w:rsid w:val="00343E42"/>
    <w:rsid w:val="00343FC5"/>
    <w:rsid w:val="003440D0"/>
    <w:rsid w:val="00344349"/>
    <w:rsid w:val="003443CF"/>
    <w:rsid w:val="0034559F"/>
    <w:rsid w:val="003458BC"/>
    <w:rsid w:val="00347A39"/>
    <w:rsid w:val="00347CC6"/>
    <w:rsid w:val="00351BA2"/>
    <w:rsid w:val="00352DB3"/>
    <w:rsid w:val="00353A3F"/>
    <w:rsid w:val="003556FF"/>
    <w:rsid w:val="00355FAA"/>
    <w:rsid w:val="00357396"/>
    <w:rsid w:val="0035762D"/>
    <w:rsid w:val="003577AA"/>
    <w:rsid w:val="00357A30"/>
    <w:rsid w:val="00357CF2"/>
    <w:rsid w:val="00360878"/>
    <w:rsid w:val="0036192D"/>
    <w:rsid w:val="0036197C"/>
    <w:rsid w:val="00362809"/>
    <w:rsid w:val="0036578C"/>
    <w:rsid w:val="0036655A"/>
    <w:rsid w:val="00366E06"/>
    <w:rsid w:val="003709A5"/>
    <w:rsid w:val="003719AD"/>
    <w:rsid w:val="00372086"/>
    <w:rsid w:val="00373FF7"/>
    <w:rsid w:val="00375314"/>
    <w:rsid w:val="00375448"/>
    <w:rsid w:val="003756DC"/>
    <w:rsid w:val="00375997"/>
    <w:rsid w:val="003767FB"/>
    <w:rsid w:val="00376CE0"/>
    <w:rsid w:val="00376F98"/>
    <w:rsid w:val="00377001"/>
    <w:rsid w:val="0037735C"/>
    <w:rsid w:val="00377ED7"/>
    <w:rsid w:val="00380C69"/>
    <w:rsid w:val="00380F8B"/>
    <w:rsid w:val="0038125F"/>
    <w:rsid w:val="00381A1B"/>
    <w:rsid w:val="00381C71"/>
    <w:rsid w:val="00381FED"/>
    <w:rsid w:val="00382428"/>
    <w:rsid w:val="00385604"/>
    <w:rsid w:val="00385B8C"/>
    <w:rsid w:val="00385BFC"/>
    <w:rsid w:val="00385E30"/>
    <w:rsid w:val="003860EF"/>
    <w:rsid w:val="0038718C"/>
    <w:rsid w:val="00390B44"/>
    <w:rsid w:val="00391A1B"/>
    <w:rsid w:val="00392201"/>
    <w:rsid w:val="0039328E"/>
    <w:rsid w:val="00393571"/>
    <w:rsid w:val="003943A0"/>
    <w:rsid w:val="003949A6"/>
    <w:rsid w:val="003956E9"/>
    <w:rsid w:val="00395960"/>
    <w:rsid w:val="00395ABC"/>
    <w:rsid w:val="00396078"/>
    <w:rsid w:val="00396212"/>
    <w:rsid w:val="003965F5"/>
    <w:rsid w:val="0039687C"/>
    <w:rsid w:val="00396ACA"/>
    <w:rsid w:val="0039705E"/>
    <w:rsid w:val="00397BE2"/>
    <w:rsid w:val="003A19FC"/>
    <w:rsid w:val="003A2F23"/>
    <w:rsid w:val="003A3F9F"/>
    <w:rsid w:val="003A4BA9"/>
    <w:rsid w:val="003A4BDD"/>
    <w:rsid w:val="003A4D68"/>
    <w:rsid w:val="003A4E94"/>
    <w:rsid w:val="003A50A1"/>
    <w:rsid w:val="003A5102"/>
    <w:rsid w:val="003A5D5C"/>
    <w:rsid w:val="003A5DE1"/>
    <w:rsid w:val="003A6432"/>
    <w:rsid w:val="003A664A"/>
    <w:rsid w:val="003A67FF"/>
    <w:rsid w:val="003A75EB"/>
    <w:rsid w:val="003A7A7E"/>
    <w:rsid w:val="003B02CD"/>
    <w:rsid w:val="003B1048"/>
    <w:rsid w:val="003B1101"/>
    <w:rsid w:val="003B183D"/>
    <w:rsid w:val="003B1EF8"/>
    <w:rsid w:val="003B2025"/>
    <w:rsid w:val="003B2A6C"/>
    <w:rsid w:val="003B3DF9"/>
    <w:rsid w:val="003B3E80"/>
    <w:rsid w:val="003B5489"/>
    <w:rsid w:val="003B570A"/>
    <w:rsid w:val="003B5BAF"/>
    <w:rsid w:val="003B5DD3"/>
    <w:rsid w:val="003B6ADF"/>
    <w:rsid w:val="003B6FFF"/>
    <w:rsid w:val="003B7138"/>
    <w:rsid w:val="003B7338"/>
    <w:rsid w:val="003B7E03"/>
    <w:rsid w:val="003C05B8"/>
    <w:rsid w:val="003C09FA"/>
    <w:rsid w:val="003C1A00"/>
    <w:rsid w:val="003C1F11"/>
    <w:rsid w:val="003C1F64"/>
    <w:rsid w:val="003C2DD4"/>
    <w:rsid w:val="003C30AE"/>
    <w:rsid w:val="003C3DAF"/>
    <w:rsid w:val="003C3E6D"/>
    <w:rsid w:val="003C5C48"/>
    <w:rsid w:val="003C6EC2"/>
    <w:rsid w:val="003C7390"/>
    <w:rsid w:val="003D060B"/>
    <w:rsid w:val="003D0ECC"/>
    <w:rsid w:val="003D0F3D"/>
    <w:rsid w:val="003D163D"/>
    <w:rsid w:val="003D191E"/>
    <w:rsid w:val="003D1CC6"/>
    <w:rsid w:val="003D24E5"/>
    <w:rsid w:val="003D2593"/>
    <w:rsid w:val="003D298A"/>
    <w:rsid w:val="003D2B6A"/>
    <w:rsid w:val="003D2DA5"/>
    <w:rsid w:val="003D3700"/>
    <w:rsid w:val="003D4241"/>
    <w:rsid w:val="003D49E4"/>
    <w:rsid w:val="003D4AE7"/>
    <w:rsid w:val="003D52B2"/>
    <w:rsid w:val="003D5A0B"/>
    <w:rsid w:val="003D5B67"/>
    <w:rsid w:val="003D619B"/>
    <w:rsid w:val="003D6A35"/>
    <w:rsid w:val="003D6C96"/>
    <w:rsid w:val="003E0CA3"/>
    <w:rsid w:val="003E1A2F"/>
    <w:rsid w:val="003E20C1"/>
    <w:rsid w:val="003E27F8"/>
    <w:rsid w:val="003E3081"/>
    <w:rsid w:val="003E48C3"/>
    <w:rsid w:val="003E497A"/>
    <w:rsid w:val="003E59BC"/>
    <w:rsid w:val="003E5C7F"/>
    <w:rsid w:val="003E657C"/>
    <w:rsid w:val="003E765D"/>
    <w:rsid w:val="003F03A1"/>
    <w:rsid w:val="003F1A13"/>
    <w:rsid w:val="003F28FC"/>
    <w:rsid w:val="003F2AC6"/>
    <w:rsid w:val="003F3440"/>
    <w:rsid w:val="003F488F"/>
    <w:rsid w:val="003F614F"/>
    <w:rsid w:val="003F62D1"/>
    <w:rsid w:val="003F6352"/>
    <w:rsid w:val="003F6898"/>
    <w:rsid w:val="003F6C79"/>
    <w:rsid w:val="003F6E91"/>
    <w:rsid w:val="003F7C01"/>
    <w:rsid w:val="00400032"/>
    <w:rsid w:val="00400064"/>
    <w:rsid w:val="004001F9"/>
    <w:rsid w:val="00400D23"/>
    <w:rsid w:val="004015FA"/>
    <w:rsid w:val="0040198E"/>
    <w:rsid w:val="00401C18"/>
    <w:rsid w:val="00401DDE"/>
    <w:rsid w:val="00402089"/>
    <w:rsid w:val="00403527"/>
    <w:rsid w:val="00403753"/>
    <w:rsid w:val="00404841"/>
    <w:rsid w:val="00404CE8"/>
    <w:rsid w:val="00404EFD"/>
    <w:rsid w:val="0040553E"/>
    <w:rsid w:val="00405C2E"/>
    <w:rsid w:val="004101A8"/>
    <w:rsid w:val="00411E77"/>
    <w:rsid w:val="004125C3"/>
    <w:rsid w:val="00413316"/>
    <w:rsid w:val="00413321"/>
    <w:rsid w:val="004143F4"/>
    <w:rsid w:val="00414696"/>
    <w:rsid w:val="0041482E"/>
    <w:rsid w:val="00414D42"/>
    <w:rsid w:val="00415468"/>
    <w:rsid w:val="00417DAD"/>
    <w:rsid w:val="00417E8E"/>
    <w:rsid w:val="00420EFB"/>
    <w:rsid w:val="00421216"/>
    <w:rsid w:val="00421A91"/>
    <w:rsid w:val="00421B0B"/>
    <w:rsid w:val="00421F1C"/>
    <w:rsid w:val="004230D6"/>
    <w:rsid w:val="0042375A"/>
    <w:rsid w:val="00423C16"/>
    <w:rsid w:val="004245B5"/>
    <w:rsid w:val="0042523C"/>
    <w:rsid w:val="004252BA"/>
    <w:rsid w:val="004278E4"/>
    <w:rsid w:val="004304B9"/>
    <w:rsid w:val="00430678"/>
    <w:rsid w:val="00430C39"/>
    <w:rsid w:val="00430E6A"/>
    <w:rsid w:val="0043242B"/>
    <w:rsid w:val="004327E7"/>
    <w:rsid w:val="00432AA1"/>
    <w:rsid w:val="00432C7F"/>
    <w:rsid w:val="00433043"/>
    <w:rsid w:val="0043330F"/>
    <w:rsid w:val="00433B37"/>
    <w:rsid w:val="004342D4"/>
    <w:rsid w:val="004346E2"/>
    <w:rsid w:val="00434FED"/>
    <w:rsid w:val="004356C8"/>
    <w:rsid w:val="004368C3"/>
    <w:rsid w:val="004404D3"/>
    <w:rsid w:val="00440BB4"/>
    <w:rsid w:val="0044118A"/>
    <w:rsid w:val="004416B6"/>
    <w:rsid w:val="004417D5"/>
    <w:rsid w:val="0044228A"/>
    <w:rsid w:val="004429DC"/>
    <w:rsid w:val="00442B7B"/>
    <w:rsid w:val="00443812"/>
    <w:rsid w:val="00443E13"/>
    <w:rsid w:val="00445BCE"/>
    <w:rsid w:val="00445EAA"/>
    <w:rsid w:val="00446367"/>
    <w:rsid w:val="0044660D"/>
    <w:rsid w:val="0044712D"/>
    <w:rsid w:val="00447CD8"/>
    <w:rsid w:val="00450009"/>
    <w:rsid w:val="004500FC"/>
    <w:rsid w:val="0045058D"/>
    <w:rsid w:val="00450D10"/>
    <w:rsid w:val="004519A3"/>
    <w:rsid w:val="00453040"/>
    <w:rsid w:val="00453865"/>
    <w:rsid w:val="00453A8E"/>
    <w:rsid w:val="00454365"/>
    <w:rsid w:val="0045457D"/>
    <w:rsid w:val="00454B8A"/>
    <w:rsid w:val="00454EF4"/>
    <w:rsid w:val="00455AF9"/>
    <w:rsid w:val="00456BE8"/>
    <w:rsid w:val="00457481"/>
    <w:rsid w:val="00457846"/>
    <w:rsid w:val="00460729"/>
    <w:rsid w:val="004607A5"/>
    <w:rsid w:val="00461EFB"/>
    <w:rsid w:val="00462FAD"/>
    <w:rsid w:val="004646F0"/>
    <w:rsid w:val="004648BD"/>
    <w:rsid w:val="00464F50"/>
    <w:rsid w:val="004650B6"/>
    <w:rsid w:val="00466568"/>
    <w:rsid w:val="00466741"/>
    <w:rsid w:val="00466C80"/>
    <w:rsid w:val="00466D65"/>
    <w:rsid w:val="004704B8"/>
    <w:rsid w:val="00472A57"/>
    <w:rsid w:val="004742E0"/>
    <w:rsid w:val="00474819"/>
    <w:rsid w:val="00474952"/>
    <w:rsid w:val="00475536"/>
    <w:rsid w:val="004775BE"/>
    <w:rsid w:val="00477941"/>
    <w:rsid w:val="004779E5"/>
    <w:rsid w:val="00477CA0"/>
    <w:rsid w:val="00480543"/>
    <w:rsid w:val="00481095"/>
    <w:rsid w:val="00481EBE"/>
    <w:rsid w:val="00481FA0"/>
    <w:rsid w:val="004820DE"/>
    <w:rsid w:val="0048315F"/>
    <w:rsid w:val="00484454"/>
    <w:rsid w:val="00484BEC"/>
    <w:rsid w:val="00484C75"/>
    <w:rsid w:val="00485364"/>
    <w:rsid w:val="00485B12"/>
    <w:rsid w:val="00485D5D"/>
    <w:rsid w:val="004861D8"/>
    <w:rsid w:val="004863F2"/>
    <w:rsid w:val="00486405"/>
    <w:rsid w:val="004866C1"/>
    <w:rsid w:val="00486894"/>
    <w:rsid w:val="00486985"/>
    <w:rsid w:val="00486CAC"/>
    <w:rsid w:val="00487F8F"/>
    <w:rsid w:val="00490134"/>
    <w:rsid w:val="004908DE"/>
    <w:rsid w:val="00491328"/>
    <w:rsid w:val="0049151C"/>
    <w:rsid w:val="00491D7D"/>
    <w:rsid w:val="00493369"/>
    <w:rsid w:val="004938D4"/>
    <w:rsid w:val="00493CEA"/>
    <w:rsid w:val="004948F0"/>
    <w:rsid w:val="00495337"/>
    <w:rsid w:val="00496438"/>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5000"/>
    <w:rsid w:val="004A5B5F"/>
    <w:rsid w:val="004A687F"/>
    <w:rsid w:val="004A6C1D"/>
    <w:rsid w:val="004A6D18"/>
    <w:rsid w:val="004A6E4A"/>
    <w:rsid w:val="004A78A9"/>
    <w:rsid w:val="004A7E8A"/>
    <w:rsid w:val="004B050C"/>
    <w:rsid w:val="004B102E"/>
    <w:rsid w:val="004B1EA5"/>
    <w:rsid w:val="004B21D3"/>
    <w:rsid w:val="004B2370"/>
    <w:rsid w:val="004B23A7"/>
    <w:rsid w:val="004B2D75"/>
    <w:rsid w:val="004B3303"/>
    <w:rsid w:val="004B3736"/>
    <w:rsid w:val="004B3C5C"/>
    <w:rsid w:val="004B3EF4"/>
    <w:rsid w:val="004B5954"/>
    <w:rsid w:val="004B5EBE"/>
    <w:rsid w:val="004B75A0"/>
    <w:rsid w:val="004C042E"/>
    <w:rsid w:val="004C05F0"/>
    <w:rsid w:val="004C129C"/>
    <w:rsid w:val="004C24EF"/>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E0A65"/>
    <w:rsid w:val="004E1908"/>
    <w:rsid w:val="004E2047"/>
    <w:rsid w:val="004E2903"/>
    <w:rsid w:val="004E3487"/>
    <w:rsid w:val="004E3927"/>
    <w:rsid w:val="004E3BA5"/>
    <w:rsid w:val="004E40F3"/>
    <w:rsid w:val="004E4900"/>
    <w:rsid w:val="004E5136"/>
    <w:rsid w:val="004E5AE5"/>
    <w:rsid w:val="004E6C7D"/>
    <w:rsid w:val="004E6E50"/>
    <w:rsid w:val="004E6EE5"/>
    <w:rsid w:val="004E7672"/>
    <w:rsid w:val="004F123C"/>
    <w:rsid w:val="004F1EFA"/>
    <w:rsid w:val="004F269A"/>
    <w:rsid w:val="004F3327"/>
    <w:rsid w:val="004F3462"/>
    <w:rsid w:val="004F39E9"/>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AC8"/>
    <w:rsid w:val="00500EE4"/>
    <w:rsid w:val="00500EF8"/>
    <w:rsid w:val="00501F0A"/>
    <w:rsid w:val="0050208B"/>
    <w:rsid w:val="00502107"/>
    <w:rsid w:val="005029BC"/>
    <w:rsid w:val="0050300C"/>
    <w:rsid w:val="00503293"/>
    <w:rsid w:val="005036D2"/>
    <w:rsid w:val="00503C5A"/>
    <w:rsid w:val="00503DC6"/>
    <w:rsid w:val="00505808"/>
    <w:rsid w:val="00506B99"/>
    <w:rsid w:val="005078EF"/>
    <w:rsid w:val="00507E82"/>
    <w:rsid w:val="00510830"/>
    <w:rsid w:val="00510B36"/>
    <w:rsid w:val="0051113A"/>
    <w:rsid w:val="00511696"/>
    <w:rsid w:val="00513068"/>
    <w:rsid w:val="005147F5"/>
    <w:rsid w:val="0051497D"/>
    <w:rsid w:val="00514E01"/>
    <w:rsid w:val="00515326"/>
    <w:rsid w:val="005155DA"/>
    <w:rsid w:val="005156C9"/>
    <w:rsid w:val="005164B9"/>
    <w:rsid w:val="005165B2"/>
    <w:rsid w:val="00517494"/>
    <w:rsid w:val="00517D7A"/>
    <w:rsid w:val="00520783"/>
    <w:rsid w:val="00520BCC"/>
    <w:rsid w:val="00521A6B"/>
    <w:rsid w:val="00521BD8"/>
    <w:rsid w:val="00521EB7"/>
    <w:rsid w:val="00522479"/>
    <w:rsid w:val="00522661"/>
    <w:rsid w:val="00522B6B"/>
    <w:rsid w:val="00523819"/>
    <w:rsid w:val="005241C5"/>
    <w:rsid w:val="005248A3"/>
    <w:rsid w:val="00525654"/>
    <w:rsid w:val="0052676C"/>
    <w:rsid w:val="0052765C"/>
    <w:rsid w:val="00530E33"/>
    <w:rsid w:val="00531583"/>
    <w:rsid w:val="00531DFF"/>
    <w:rsid w:val="00531FFE"/>
    <w:rsid w:val="00532F52"/>
    <w:rsid w:val="005339DD"/>
    <w:rsid w:val="00533E44"/>
    <w:rsid w:val="005350E1"/>
    <w:rsid w:val="005358E1"/>
    <w:rsid w:val="00536AD9"/>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DB0"/>
    <w:rsid w:val="00546623"/>
    <w:rsid w:val="00546727"/>
    <w:rsid w:val="005468E5"/>
    <w:rsid w:val="00546AED"/>
    <w:rsid w:val="00547C67"/>
    <w:rsid w:val="00547F36"/>
    <w:rsid w:val="00547FFC"/>
    <w:rsid w:val="005505AE"/>
    <w:rsid w:val="00550686"/>
    <w:rsid w:val="00550B62"/>
    <w:rsid w:val="00550E57"/>
    <w:rsid w:val="0055119A"/>
    <w:rsid w:val="00551357"/>
    <w:rsid w:val="005530A6"/>
    <w:rsid w:val="0055311F"/>
    <w:rsid w:val="00553B06"/>
    <w:rsid w:val="005542B5"/>
    <w:rsid w:val="0055490A"/>
    <w:rsid w:val="00554CE7"/>
    <w:rsid w:val="00554EBC"/>
    <w:rsid w:val="00555B68"/>
    <w:rsid w:val="00555EC7"/>
    <w:rsid w:val="00556C66"/>
    <w:rsid w:val="00560813"/>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6C11"/>
    <w:rsid w:val="00567EB0"/>
    <w:rsid w:val="00567F38"/>
    <w:rsid w:val="0057008E"/>
    <w:rsid w:val="00571B11"/>
    <w:rsid w:val="005722BF"/>
    <w:rsid w:val="005746E4"/>
    <w:rsid w:val="00574893"/>
    <w:rsid w:val="00575F7D"/>
    <w:rsid w:val="00576879"/>
    <w:rsid w:val="0057695C"/>
    <w:rsid w:val="00577483"/>
    <w:rsid w:val="00580423"/>
    <w:rsid w:val="005817B7"/>
    <w:rsid w:val="00581FAC"/>
    <w:rsid w:val="00582A2C"/>
    <w:rsid w:val="00582CAC"/>
    <w:rsid w:val="00583892"/>
    <w:rsid w:val="0058457D"/>
    <w:rsid w:val="0058498C"/>
    <w:rsid w:val="005856E4"/>
    <w:rsid w:val="005862F7"/>
    <w:rsid w:val="005868D7"/>
    <w:rsid w:val="0058697A"/>
    <w:rsid w:val="005869CD"/>
    <w:rsid w:val="00586A7A"/>
    <w:rsid w:val="005872B8"/>
    <w:rsid w:val="0058775F"/>
    <w:rsid w:val="00590060"/>
    <w:rsid w:val="005915DA"/>
    <w:rsid w:val="00591971"/>
    <w:rsid w:val="005919D4"/>
    <w:rsid w:val="00592DFD"/>
    <w:rsid w:val="00592EA4"/>
    <w:rsid w:val="0059344A"/>
    <w:rsid w:val="0059369C"/>
    <w:rsid w:val="0059384B"/>
    <w:rsid w:val="005944A6"/>
    <w:rsid w:val="00594B13"/>
    <w:rsid w:val="00596A6A"/>
    <w:rsid w:val="00596F62"/>
    <w:rsid w:val="00597193"/>
    <w:rsid w:val="00597615"/>
    <w:rsid w:val="00597687"/>
    <w:rsid w:val="005A0AD7"/>
    <w:rsid w:val="005A0BFF"/>
    <w:rsid w:val="005A0EAA"/>
    <w:rsid w:val="005A0EC6"/>
    <w:rsid w:val="005A11EC"/>
    <w:rsid w:val="005A23DF"/>
    <w:rsid w:val="005A2846"/>
    <w:rsid w:val="005A323F"/>
    <w:rsid w:val="005A34DC"/>
    <w:rsid w:val="005A3644"/>
    <w:rsid w:val="005A3763"/>
    <w:rsid w:val="005A37E5"/>
    <w:rsid w:val="005A3C11"/>
    <w:rsid w:val="005A3F90"/>
    <w:rsid w:val="005A42C5"/>
    <w:rsid w:val="005A4F1E"/>
    <w:rsid w:val="005A510A"/>
    <w:rsid w:val="005A5B25"/>
    <w:rsid w:val="005A5D65"/>
    <w:rsid w:val="005A6589"/>
    <w:rsid w:val="005A6747"/>
    <w:rsid w:val="005B0132"/>
    <w:rsid w:val="005B02B2"/>
    <w:rsid w:val="005B0BF6"/>
    <w:rsid w:val="005B1DC7"/>
    <w:rsid w:val="005B2382"/>
    <w:rsid w:val="005B3127"/>
    <w:rsid w:val="005B4A9C"/>
    <w:rsid w:val="005B5A5B"/>
    <w:rsid w:val="005B6AC8"/>
    <w:rsid w:val="005B6EAB"/>
    <w:rsid w:val="005B716D"/>
    <w:rsid w:val="005B7470"/>
    <w:rsid w:val="005C0FE5"/>
    <w:rsid w:val="005C1717"/>
    <w:rsid w:val="005C175E"/>
    <w:rsid w:val="005C1C78"/>
    <w:rsid w:val="005C31BA"/>
    <w:rsid w:val="005C34A5"/>
    <w:rsid w:val="005C3AE5"/>
    <w:rsid w:val="005C406F"/>
    <w:rsid w:val="005C4645"/>
    <w:rsid w:val="005C48D5"/>
    <w:rsid w:val="005C4EF1"/>
    <w:rsid w:val="005C5013"/>
    <w:rsid w:val="005C50F9"/>
    <w:rsid w:val="005C607B"/>
    <w:rsid w:val="005C6248"/>
    <w:rsid w:val="005C678C"/>
    <w:rsid w:val="005C7B94"/>
    <w:rsid w:val="005C7CA3"/>
    <w:rsid w:val="005D16A5"/>
    <w:rsid w:val="005D170D"/>
    <w:rsid w:val="005D1D60"/>
    <w:rsid w:val="005D254F"/>
    <w:rsid w:val="005D34E2"/>
    <w:rsid w:val="005D3B9F"/>
    <w:rsid w:val="005D3DBC"/>
    <w:rsid w:val="005D3DD7"/>
    <w:rsid w:val="005D422C"/>
    <w:rsid w:val="005D46B6"/>
    <w:rsid w:val="005D4CDA"/>
    <w:rsid w:val="005D4EE7"/>
    <w:rsid w:val="005D5BF9"/>
    <w:rsid w:val="005D5DF6"/>
    <w:rsid w:val="005D65CC"/>
    <w:rsid w:val="005D7638"/>
    <w:rsid w:val="005D7C28"/>
    <w:rsid w:val="005E19D8"/>
    <w:rsid w:val="005E1A5C"/>
    <w:rsid w:val="005E20C2"/>
    <w:rsid w:val="005E248E"/>
    <w:rsid w:val="005E25B7"/>
    <w:rsid w:val="005E2AE1"/>
    <w:rsid w:val="005E3C6B"/>
    <w:rsid w:val="005E3DAD"/>
    <w:rsid w:val="005E41C8"/>
    <w:rsid w:val="005E443B"/>
    <w:rsid w:val="005E4520"/>
    <w:rsid w:val="005E4593"/>
    <w:rsid w:val="005E5910"/>
    <w:rsid w:val="005E6215"/>
    <w:rsid w:val="005E780B"/>
    <w:rsid w:val="005F0661"/>
    <w:rsid w:val="005F086E"/>
    <w:rsid w:val="005F09A1"/>
    <w:rsid w:val="005F14D9"/>
    <w:rsid w:val="005F2484"/>
    <w:rsid w:val="005F352B"/>
    <w:rsid w:val="005F3FD4"/>
    <w:rsid w:val="005F4CFB"/>
    <w:rsid w:val="005F5736"/>
    <w:rsid w:val="005F5BF2"/>
    <w:rsid w:val="005F602B"/>
    <w:rsid w:val="005F6183"/>
    <w:rsid w:val="005F689E"/>
    <w:rsid w:val="005F68A4"/>
    <w:rsid w:val="005F69C1"/>
    <w:rsid w:val="005F6C93"/>
    <w:rsid w:val="005F775A"/>
    <w:rsid w:val="005F79E3"/>
    <w:rsid w:val="005F7CAF"/>
    <w:rsid w:val="0060052F"/>
    <w:rsid w:val="00601028"/>
    <w:rsid w:val="00601196"/>
    <w:rsid w:val="00601F07"/>
    <w:rsid w:val="00602177"/>
    <w:rsid w:val="00602C81"/>
    <w:rsid w:val="00603AD1"/>
    <w:rsid w:val="006048AB"/>
    <w:rsid w:val="00604A94"/>
    <w:rsid w:val="00604D8C"/>
    <w:rsid w:val="00604E46"/>
    <w:rsid w:val="006052DF"/>
    <w:rsid w:val="006057D7"/>
    <w:rsid w:val="00605D32"/>
    <w:rsid w:val="00606BB0"/>
    <w:rsid w:val="00606EF4"/>
    <w:rsid w:val="006071C0"/>
    <w:rsid w:val="006073F9"/>
    <w:rsid w:val="00607895"/>
    <w:rsid w:val="00607BD6"/>
    <w:rsid w:val="00610140"/>
    <w:rsid w:val="00610163"/>
    <w:rsid w:val="00611AD0"/>
    <w:rsid w:val="006123C4"/>
    <w:rsid w:val="0061248F"/>
    <w:rsid w:val="0061280F"/>
    <w:rsid w:val="00613320"/>
    <w:rsid w:val="006134CB"/>
    <w:rsid w:val="00613984"/>
    <w:rsid w:val="00613A05"/>
    <w:rsid w:val="006141B0"/>
    <w:rsid w:val="00614EBE"/>
    <w:rsid w:val="00615F90"/>
    <w:rsid w:val="00617139"/>
    <w:rsid w:val="00617924"/>
    <w:rsid w:val="00617938"/>
    <w:rsid w:val="006200DB"/>
    <w:rsid w:val="006205F2"/>
    <w:rsid w:val="00620BC7"/>
    <w:rsid w:val="00620E3E"/>
    <w:rsid w:val="006211D8"/>
    <w:rsid w:val="0062205B"/>
    <w:rsid w:val="0062209D"/>
    <w:rsid w:val="0062210A"/>
    <w:rsid w:val="0062246A"/>
    <w:rsid w:val="006248F6"/>
    <w:rsid w:val="00624AC4"/>
    <w:rsid w:val="00625008"/>
    <w:rsid w:val="00625221"/>
    <w:rsid w:val="0062524C"/>
    <w:rsid w:val="00625A4B"/>
    <w:rsid w:val="00626993"/>
    <w:rsid w:val="00630416"/>
    <w:rsid w:val="00631DCC"/>
    <w:rsid w:val="00631FED"/>
    <w:rsid w:val="0063262D"/>
    <w:rsid w:val="006328A5"/>
    <w:rsid w:val="006333D1"/>
    <w:rsid w:val="00634565"/>
    <w:rsid w:val="00635675"/>
    <w:rsid w:val="0063669B"/>
    <w:rsid w:val="00636DC1"/>
    <w:rsid w:val="00637186"/>
    <w:rsid w:val="00637A5E"/>
    <w:rsid w:val="006400D7"/>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63DA"/>
    <w:rsid w:val="0064640D"/>
    <w:rsid w:val="0064712D"/>
    <w:rsid w:val="00647258"/>
    <w:rsid w:val="00647CAF"/>
    <w:rsid w:val="00647EEC"/>
    <w:rsid w:val="00650772"/>
    <w:rsid w:val="006507B0"/>
    <w:rsid w:val="006507BA"/>
    <w:rsid w:val="0065113E"/>
    <w:rsid w:val="00651700"/>
    <w:rsid w:val="006518FD"/>
    <w:rsid w:val="00651B6F"/>
    <w:rsid w:val="0065220C"/>
    <w:rsid w:val="00652848"/>
    <w:rsid w:val="00652F58"/>
    <w:rsid w:val="00654192"/>
    <w:rsid w:val="0065461F"/>
    <w:rsid w:val="00654A33"/>
    <w:rsid w:val="00654BC8"/>
    <w:rsid w:val="006550B6"/>
    <w:rsid w:val="00655264"/>
    <w:rsid w:val="0065604B"/>
    <w:rsid w:val="00656B40"/>
    <w:rsid w:val="00656C6F"/>
    <w:rsid w:val="00656F12"/>
    <w:rsid w:val="006574E6"/>
    <w:rsid w:val="0065757E"/>
    <w:rsid w:val="00660458"/>
    <w:rsid w:val="00660994"/>
    <w:rsid w:val="006635EE"/>
    <w:rsid w:val="00663725"/>
    <w:rsid w:val="0066394B"/>
    <w:rsid w:val="006642C9"/>
    <w:rsid w:val="00664491"/>
    <w:rsid w:val="00665AD0"/>
    <w:rsid w:val="00665D22"/>
    <w:rsid w:val="006662A6"/>
    <w:rsid w:val="006668AE"/>
    <w:rsid w:val="00666A01"/>
    <w:rsid w:val="00666A2B"/>
    <w:rsid w:val="00666A83"/>
    <w:rsid w:val="00667607"/>
    <w:rsid w:val="006706C3"/>
    <w:rsid w:val="00670E84"/>
    <w:rsid w:val="0067120D"/>
    <w:rsid w:val="00671262"/>
    <w:rsid w:val="006714ED"/>
    <w:rsid w:val="006722A0"/>
    <w:rsid w:val="00672C60"/>
    <w:rsid w:val="00673AD9"/>
    <w:rsid w:val="00673CE2"/>
    <w:rsid w:val="00673E94"/>
    <w:rsid w:val="00674F86"/>
    <w:rsid w:val="00675484"/>
    <w:rsid w:val="00675678"/>
    <w:rsid w:val="006759B8"/>
    <w:rsid w:val="00675E07"/>
    <w:rsid w:val="0067743A"/>
    <w:rsid w:val="00680679"/>
    <w:rsid w:val="0068093D"/>
    <w:rsid w:val="00680B8E"/>
    <w:rsid w:val="00680CD2"/>
    <w:rsid w:val="00680F20"/>
    <w:rsid w:val="006816B0"/>
    <w:rsid w:val="00681DAE"/>
    <w:rsid w:val="006828B2"/>
    <w:rsid w:val="00682F6A"/>
    <w:rsid w:val="0068346E"/>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63C"/>
    <w:rsid w:val="00695877"/>
    <w:rsid w:val="00696B91"/>
    <w:rsid w:val="006A00B6"/>
    <w:rsid w:val="006A03FF"/>
    <w:rsid w:val="006A068A"/>
    <w:rsid w:val="006A0CD8"/>
    <w:rsid w:val="006A0E36"/>
    <w:rsid w:val="006A11F0"/>
    <w:rsid w:val="006A170C"/>
    <w:rsid w:val="006A1C1D"/>
    <w:rsid w:val="006A35B9"/>
    <w:rsid w:val="006A3990"/>
    <w:rsid w:val="006A3DD9"/>
    <w:rsid w:val="006A4AE4"/>
    <w:rsid w:val="006A51CC"/>
    <w:rsid w:val="006A631C"/>
    <w:rsid w:val="006A65A0"/>
    <w:rsid w:val="006A6E00"/>
    <w:rsid w:val="006A71A1"/>
    <w:rsid w:val="006A777C"/>
    <w:rsid w:val="006A78C2"/>
    <w:rsid w:val="006B0407"/>
    <w:rsid w:val="006B08F8"/>
    <w:rsid w:val="006B0B35"/>
    <w:rsid w:val="006B0FC8"/>
    <w:rsid w:val="006B13E7"/>
    <w:rsid w:val="006B1C64"/>
    <w:rsid w:val="006B30A9"/>
    <w:rsid w:val="006B3782"/>
    <w:rsid w:val="006B3A9C"/>
    <w:rsid w:val="006B566C"/>
    <w:rsid w:val="006B6025"/>
    <w:rsid w:val="006B6233"/>
    <w:rsid w:val="006B6576"/>
    <w:rsid w:val="006B65F2"/>
    <w:rsid w:val="006B69C3"/>
    <w:rsid w:val="006B6DE8"/>
    <w:rsid w:val="006B6FE2"/>
    <w:rsid w:val="006C0489"/>
    <w:rsid w:val="006C070E"/>
    <w:rsid w:val="006C07F6"/>
    <w:rsid w:val="006C1565"/>
    <w:rsid w:val="006C29AD"/>
    <w:rsid w:val="006C2DC5"/>
    <w:rsid w:val="006C3181"/>
    <w:rsid w:val="006C36D2"/>
    <w:rsid w:val="006C3964"/>
    <w:rsid w:val="006C3AF0"/>
    <w:rsid w:val="006C46DB"/>
    <w:rsid w:val="006C6B8B"/>
    <w:rsid w:val="006C6F16"/>
    <w:rsid w:val="006C74AB"/>
    <w:rsid w:val="006C77F9"/>
    <w:rsid w:val="006D1B3A"/>
    <w:rsid w:val="006D3649"/>
    <w:rsid w:val="006D3A51"/>
    <w:rsid w:val="006D3DB0"/>
    <w:rsid w:val="006D422B"/>
    <w:rsid w:val="006D42DE"/>
    <w:rsid w:val="006D4B24"/>
    <w:rsid w:val="006D4FC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6034"/>
    <w:rsid w:val="006E6627"/>
    <w:rsid w:val="006E78BB"/>
    <w:rsid w:val="006E7B5E"/>
    <w:rsid w:val="006E7E01"/>
    <w:rsid w:val="006F00F3"/>
    <w:rsid w:val="006F0786"/>
    <w:rsid w:val="006F0B9B"/>
    <w:rsid w:val="006F0E4B"/>
    <w:rsid w:val="006F1022"/>
    <w:rsid w:val="006F13E3"/>
    <w:rsid w:val="006F21BF"/>
    <w:rsid w:val="006F228E"/>
    <w:rsid w:val="006F296F"/>
    <w:rsid w:val="006F29EF"/>
    <w:rsid w:val="006F2BFF"/>
    <w:rsid w:val="006F2D2C"/>
    <w:rsid w:val="006F366D"/>
    <w:rsid w:val="006F3D80"/>
    <w:rsid w:val="006F57D7"/>
    <w:rsid w:val="006F58CF"/>
    <w:rsid w:val="006F6014"/>
    <w:rsid w:val="006F6D6A"/>
    <w:rsid w:val="0070099D"/>
    <w:rsid w:val="00701334"/>
    <w:rsid w:val="00702619"/>
    <w:rsid w:val="00702977"/>
    <w:rsid w:val="00702E45"/>
    <w:rsid w:val="00703536"/>
    <w:rsid w:val="00703661"/>
    <w:rsid w:val="00703B40"/>
    <w:rsid w:val="00703C6D"/>
    <w:rsid w:val="00705DC8"/>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4A"/>
    <w:rsid w:val="00725B13"/>
    <w:rsid w:val="00725F93"/>
    <w:rsid w:val="00726478"/>
    <w:rsid w:val="007300D1"/>
    <w:rsid w:val="00730819"/>
    <w:rsid w:val="007321E4"/>
    <w:rsid w:val="007333AF"/>
    <w:rsid w:val="00733D22"/>
    <w:rsid w:val="00734617"/>
    <w:rsid w:val="00734E01"/>
    <w:rsid w:val="00734F89"/>
    <w:rsid w:val="00735954"/>
    <w:rsid w:val="00735F43"/>
    <w:rsid w:val="00740643"/>
    <w:rsid w:val="0074075F"/>
    <w:rsid w:val="00740E38"/>
    <w:rsid w:val="007412AE"/>
    <w:rsid w:val="007434A6"/>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50322"/>
    <w:rsid w:val="00751668"/>
    <w:rsid w:val="00751898"/>
    <w:rsid w:val="00752B27"/>
    <w:rsid w:val="007532A9"/>
    <w:rsid w:val="007533DF"/>
    <w:rsid w:val="00753802"/>
    <w:rsid w:val="00753EB8"/>
    <w:rsid w:val="00754A0E"/>
    <w:rsid w:val="00754BD2"/>
    <w:rsid w:val="00754E50"/>
    <w:rsid w:val="00755CC5"/>
    <w:rsid w:val="007562E6"/>
    <w:rsid w:val="00756BB6"/>
    <w:rsid w:val="00757094"/>
    <w:rsid w:val="00757900"/>
    <w:rsid w:val="00757F4F"/>
    <w:rsid w:val="0076026A"/>
    <w:rsid w:val="007609DF"/>
    <w:rsid w:val="0076328B"/>
    <w:rsid w:val="0076347E"/>
    <w:rsid w:val="0076350F"/>
    <w:rsid w:val="007640C5"/>
    <w:rsid w:val="0076485B"/>
    <w:rsid w:val="00765C17"/>
    <w:rsid w:val="00765CE2"/>
    <w:rsid w:val="00765D0B"/>
    <w:rsid w:val="00766856"/>
    <w:rsid w:val="00766BC0"/>
    <w:rsid w:val="00767641"/>
    <w:rsid w:val="007676A1"/>
    <w:rsid w:val="00770C57"/>
    <w:rsid w:val="00770D0B"/>
    <w:rsid w:val="007711FD"/>
    <w:rsid w:val="00771233"/>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788"/>
    <w:rsid w:val="00785B57"/>
    <w:rsid w:val="00786D2A"/>
    <w:rsid w:val="00787F22"/>
    <w:rsid w:val="00787F6D"/>
    <w:rsid w:val="0079027C"/>
    <w:rsid w:val="00790283"/>
    <w:rsid w:val="0079098E"/>
    <w:rsid w:val="007909A9"/>
    <w:rsid w:val="00790CAA"/>
    <w:rsid w:val="007911C6"/>
    <w:rsid w:val="00791B7B"/>
    <w:rsid w:val="00792548"/>
    <w:rsid w:val="00792911"/>
    <w:rsid w:val="007929E4"/>
    <w:rsid w:val="007930D3"/>
    <w:rsid w:val="0079322C"/>
    <w:rsid w:val="00794A1F"/>
    <w:rsid w:val="00794A65"/>
    <w:rsid w:val="00795772"/>
    <w:rsid w:val="00795F88"/>
    <w:rsid w:val="00795F96"/>
    <w:rsid w:val="00797375"/>
    <w:rsid w:val="007973B1"/>
    <w:rsid w:val="0079740D"/>
    <w:rsid w:val="007974F6"/>
    <w:rsid w:val="007A1A40"/>
    <w:rsid w:val="007A1DA8"/>
    <w:rsid w:val="007A33F3"/>
    <w:rsid w:val="007A3976"/>
    <w:rsid w:val="007A3D3B"/>
    <w:rsid w:val="007A3F41"/>
    <w:rsid w:val="007A4996"/>
    <w:rsid w:val="007A5611"/>
    <w:rsid w:val="007A5E2D"/>
    <w:rsid w:val="007A6428"/>
    <w:rsid w:val="007A66FB"/>
    <w:rsid w:val="007A6EC0"/>
    <w:rsid w:val="007A6F39"/>
    <w:rsid w:val="007A77CB"/>
    <w:rsid w:val="007A77DD"/>
    <w:rsid w:val="007B0394"/>
    <w:rsid w:val="007B1754"/>
    <w:rsid w:val="007B1810"/>
    <w:rsid w:val="007B1969"/>
    <w:rsid w:val="007B1F52"/>
    <w:rsid w:val="007B2A5F"/>
    <w:rsid w:val="007B2CD7"/>
    <w:rsid w:val="007B3EC2"/>
    <w:rsid w:val="007B4903"/>
    <w:rsid w:val="007B5DAF"/>
    <w:rsid w:val="007B5E73"/>
    <w:rsid w:val="007B6070"/>
    <w:rsid w:val="007B62A8"/>
    <w:rsid w:val="007B688D"/>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2115"/>
    <w:rsid w:val="007D28B4"/>
    <w:rsid w:val="007D2E47"/>
    <w:rsid w:val="007D3A11"/>
    <w:rsid w:val="007D3A46"/>
    <w:rsid w:val="007D42D6"/>
    <w:rsid w:val="007D4959"/>
    <w:rsid w:val="007D4EC8"/>
    <w:rsid w:val="007D4F62"/>
    <w:rsid w:val="007D5583"/>
    <w:rsid w:val="007D5CD7"/>
    <w:rsid w:val="007D65F7"/>
    <w:rsid w:val="007D667A"/>
    <w:rsid w:val="007D6A59"/>
    <w:rsid w:val="007D795A"/>
    <w:rsid w:val="007E0118"/>
    <w:rsid w:val="007E075C"/>
    <w:rsid w:val="007E0AB5"/>
    <w:rsid w:val="007E2049"/>
    <w:rsid w:val="007E3787"/>
    <w:rsid w:val="007E401B"/>
    <w:rsid w:val="007E56A6"/>
    <w:rsid w:val="007E6203"/>
    <w:rsid w:val="007E64C7"/>
    <w:rsid w:val="007E693E"/>
    <w:rsid w:val="007E6B45"/>
    <w:rsid w:val="007E70EB"/>
    <w:rsid w:val="007E7857"/>
    <w:rsid w:val="007E78D6"/>
    <w:rsid w:val="007F0338"/>
    <w:rsid w:val="007F1624"/>
    <w:rsid w:val="007F19AE"/>
    <w:rsid w:val="007F2730"/>
    <w:rsid w:val="007F3091"/>
    <w:rsid w:val="007F31E2"/>
    <w:rsid w:val="007F359F"/>
    <w:rsid w:val="007F3834"/>
    <w:rsid w:val="007F3BC5"/>
    <w:rsid w:val="007F5B4F"/>
    <w:rsid w:val="007F5C59"/>
    <w:rsid w:val="007F679C"/>
    <w:rsid w:val="007F798E"/>
    <w:rsid w:val="0080002D"/>
    <w:rsid w:val="008018F6"/>
    <w:rsid w:val="008028EB"/>
    <w:rsid w:val="00803048"/>
    <w:rsid w:val="0080337F"/>
    <w:rsid w:val="008033C4"/>
    <w:rsid w:val="00803BD7"/>
    <w:rsid w:val="00804490"/>
    <w:rsid w:val="008044FB"/>
    <w:rsid w:val="00805D0B"/>
    <w:rsid w:val="00805F7C"/>
    <w:rsid w:val="00806111"/>
    <w:rsid w:val="00806EF0"/>
    <w:rsid w:val="00807763"/>
    <w:rsid w:val="00807AE4"/>
    <w:rsid w:val="00812CCE"/>
    <w:rsid w:val="008133A3"/>
    <w:rsid w:val="00813CAE"/>
    <w:rsid w:val="00814782"/>
    <w:rsid w:val="00814977"/>
    <w:rsid w:val="00814C0B"/>
    <w:rsid w:val="00814DCC"/>
    <w:rsid w:val="00814E51"/>
    <w:rsid w:val="00815B92"/>
    <w:rsid w:val="00815FFF"/>
    <w:rsid w:val="00817DB5"/>
    <w:rsid w:val="008202F5"/>
    <w:rsid w:val="0082042C"/>
    <w:rsid w:val="00820F33"/>
    <w:rsid w:val="008218B4"/>
    <w:rsid w:val="00821E90"/>
    <w:rsid w:val="00822494"/>
    <w:rsid w:val="008225DC"/>
    <w:rsid w:val="00822EA9"/>
    <w:rsid w:val="00823577"/>
    <w:rsid w:val="008239A0"/>
    <w:rsid w:val="00823F5C"/>
    <w:rsid w:val="00824249"/>
    <w:rsid w:val="00824876"/>
    <w:rsid w:val="00824EBC"/>
    <w:rsid w:val="0082513C"/>
    <w:rsid w:val="008254EF"/>
    <w:rsid w:val="00826DF2"/>
    <w:rsid w:val="0082758C"/>
    <w:rsid w:val="008278C0"/>
    <w:rsid w:val="00827B1A"/>
    <w:rsid w:val="00830675"/>
    <w:rsid w:val="008306FF"/>
    <w:rsid w:val="00830D0B"/>
    <w:rsid w:val="008310C6"/>
    <w:rsid w:val="00831206"/>
    <w:rsid w:val="00832098"/>
    <w:rsid w:val="0083387B"/>
    <w:rsid w:val="008346F3"/>
    <w:rsid w:val="00834BA0"/>
    <w:rsid w:val="00834D7A"/>
    <w:rsid w:val="008352AD"/>
    <w:rsid w:val="00835DDE"/>
    <w:rsid w:val="00835E52"/>
    <w:rsid w:val="0083628C"/>
    <w:rsid w:val="0083629C"/>
    <w:rsid w:val="008366FB"/>
    <w:rsid w:val="008368F9"/>
    <w:rsid w:val="00837161"/>
    <w:rsid w:val="008379FC"/>
    <w:rsid w:val="00837B88"/>
    <w:rsid w:val="0084067B"/>
    <w:rsid w:val="008419DC"/>
    <w:rsid w:val="00842032"/>
    <w:rsid w:val="00842FFA"/>
    <w:rsid w:val="008456D6"/>
    <w:rsid w:val="008464BE"/>
    <w:rsid w:val="0084660C"/>
    <w:rsid w:val="00847608"/>
    <w:rsid w:val="00847A5A"/>
    <w:rsid w:val="00847C39"/>
    <w:rsid w:val="00847E21"/>
    <w:rsid w:val="0085104A"/>
    <w:rsid w:val="008526EB"/>
    <w:rsid w:val="00852C6D"/>
    <w:rsid w:val="00852CD4"/>
    <w:rsid w:val="00852DC0"/>
    <w:rsid w:val="00853F42"/>
    <w:rsid w:val="00854066"/>
    <w:rsid w:val="0085409D"/>
    <w:rsid w:val="0085434F"/>
    <w:rsid w:val="00854588"/>
    <w:rsid w:val="0085459B"/>
    <w:rsid w:val="008552A7"/>
    <w:rsid w:val="0085712C"/>
    <w:rsid w:val="00860CDB"/>
    <w:rsid w:val="00860F5E"/>
    <w:rsid w:val="00861DAA"/>
    <w:rsid w:val="00862012"/>
    <w:rsid w:val="0086290A"/>
    <w:rsid w:val="00863D22"/>
    <w:rsid w:val="00864474"/>
    <w:rsid w:val="00864A54"/>
    <w:rsid w:val="00864FDC"/>
    <w:rsid w:val="00865AEC"/>
    <w:rsid w:val="00866379"/>
    <w:rsid w:val="0086640D"/>
    <w:rsid w:val="0086654F"/>
    <w:rsid w:val="0086683B"/>
    <w:rsid w:val="00866A45"/>
    <w:rsid w:val="00866ACD"/>
    <w:rsid w:val="00866B6F"/>
    <w:rsid w:val="00867FF1"/>
    <w:rsid w:val="008701B7"/>
    <w:rsid w:val="00870C8B"/>
    <w:rsid w:val="00870DA1"/>
    <w:rsid w:val="008710C7"/>
    <w:rsid w:val="00871780"/>
    <w:rsid w:val="008717C1"/>
    <w:rsid w:val="00871CAC"/>
    <w:rsid w:val="0087260F"/>
    <w:rsid w:val="00872AB0"/>
    <w:rsid w:val="00872FDC"/>
    <w:rsid w:val="00873715"/>
    <w:rsid w:val="00873E09"/>
    <w:rsid w:val="00874F35"/>
    <w:rsid w:val="00875405"/>
    <w:rsid w:val="00880F3E"/>
    <w:rsid w:val="008812D4"/>
    <w:rsid w:val="00881CB0"/>
    <w:rsid w:val="00881E30"/>
    <w:rsid w:val="00882063"/>
    <w:rsid w:val="008838D2"/>
    <w:rsid w:val="00884FFE"/>
    <w:rsid w:val="00885307"/>
    <w:rsid w:val="00885E57"/>
    <w:rsid w:val="00886361"/>
    <w:rsid w:val="00887247"/>
    <w:rsid w:val="0088757E"/>
    <w:rsid w:val="00887B7E"/>
    <w:rsid w:val="00890307"/>
    <w:rsid w:val="0089063F"/>
    <w:rsid w:val="008910A2"/>
    <w:rsid w:val="00891AA0"/>
    <w:rsid w:val="00892599"/>
    <w:rsid w:val="008927D0"/>
    <w:rsid w:val="00893329"/>
    <w:rsid w:val="0089441B"/>
    <w:rsid w:val="00894522"/>
    <w:rsid w:val="008947D4"/>
    <w:rsid w:val="00894BA2"/>
    <w:rsid w:val="00894D39"/>
    <w:rsid w:val="00894E53"/>
    <w:rsid w:val="0089591D"/>
    <w:rsid w:val="00895DEA"/>
    <w:rsid w:val="00895DFA"/>
    <w:rsid w:val="00895E2B"/>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6C4"/>
    <w:rsid w:val="008A7C66"/>
    <w:rsid w:val="008A7F89"/>
    <w:rsid w:val="008B05DF"/>
    <w:rsid w:val="008B0B6E"/>
    <w:rsid w:val="008B14DA"/>
    <w:rsid w:val="008B29B8"/>
    <w:rsid w:val="008B2DE4"/>
    <w:rsid w:val="008B2F1B"/>
    <w:rsid w:val="008B51C8"/>
    <w:rsid w:val="008B70FA"/>
    <w:rsid w:val="008B7685"/>
    <w:rsid w:val="008B7ECC"/>
    <w:rsid w:val="008C0D99"/>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4CD"/>
    <w:rsid w:val="008D4BEB"/>
    <w:rsid w:val="008D5147"/>
    <w:rsid w:val="008D5451"/>
    <w:rsid w:val="008D5B4E"/>
    <w:rsid w:val="008D5CC5"/>
    <w:rsid w:val="008D6856"/>
    <w:rsid w:val="008D6AA7"/>
    <w:rsid w:val="008D7383"/>
    <w:rsid w:val="008D7E78"/>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6B95"/>
    <w:rsid w:val="008F7E87"/>
    <w:rsid w:val="00900700"/>
    <w:rsid w:val="00900BA8"/>
    <w:rsid w:val="00900BE3"/>
    <w:rsid w:val="00900C34"/>
    <w:rsid w:val="00901490"/>
    <w:rsid w:val="00901E8D"/>
    <w:rsid w:val="009024D1"/>
    <w:rsid w:val="00902A33"/>
    <w:rsid w:val="009039CD"/>
    <w:rsid w:val="00903DCE"/>
    <w:rsid w:val="0090459E"/>
    <w:rsid w:val="00905887"/>
    <w:rsid w:val="00905A3E"/>
    <w:rsid w:val="00906467"/>
    <w:rsid w:val="009069E9"/>
    <w:rsid w:val="00906F11"/>
    <w:rsid w:val="00907B61"/>
    <w:rsid w:val="00907F48"/>
    <w:rsid w:val="009105CC"/>
    <w:rsid w:val="00910A73"/>
    <w:rsid w:val="00911466"/>
    <w:rsid w:val="009128C1"/>
    <w:rsid w:val="009137FE"/>
    <w:rsid w:val="0091482A"/>
    <w:rsid w:val="00914C62"/>
    <w:rsid w:val="0091533A"/>
    <w:rsid w:val="009168BA"/>
    <w:rsid w:val="00920050"/>
    <w:rsid w:val="00920061"/>
    <w:rsid w:val="009200FA"/>
    <w:rsid w:val="0092015B"/>
    <w:rsid w:val="00920737"/>
    <w:rsid w:val="00921592"/>
    <w:rsid w:val="00923571"/>
    <w:rsid w:val="00925779"/>
    <w:rsid w:val="00926622"/>
    <w:rsid w:val="00927164"/>
    <w:rsid w:val="00927F79"/>
    <w:rsid w:val="00931297"/>
    <w:rsid w:val="00932594"/>
    <w:rsid w:val="00932AE8"/>
    <w:rsid w:val="009334D2"/>
    <w:rsid w:val="009335EB"/>
    <w:rsid w:val="0093467C"/>
    <w:rsid w:val="00934FAE"/>
    <w:rsid w:val="00935943"/>
    <w:rsid w:val="00935B8B"/>
    <w:rsid w:val="00937774"/>
    <w:rsid w:val="00937F95"/>
    <w:rsid w:val="00940511"/>
    <w:rsid w:val="00940C6A"/>
    <w:rsid w:val="0094183C"/>
    <w:rsid w:val="00942A4E"/>
    <w:rsid w:val="009440F9"/>
    <w:rsid w:val="00945876"/>
    <w:rsid w:val="00945CA5"/>
    <w:rsid w:val="00945D42"/>
    <w:rsid w:val="00945D43"/>
    <w:rsid w:val="00946790"/>
    <w:rsid w:val="0094712C"/>
    <w:rsid w:val="00947BBA"/>
    <w:rsid w:val="00950086"/>
    <w:rsid w:val="00951A74"/>
    <w:rsid w:val="00951D25"/>
    <w:rsid w:val="00951FE9"/>
    <w:rsid w:val="009536E9"/>
    <w:rsid w:val="00953725"/>
    <w:rsid w:val="00953A9F"/>
    <w:rsid w:val="00953DDC"/>
    <w:rsid w:val="00954B2C"/>
    <w:rsid w:val="00954B47"/>
    <w:rsid w:val="00954F30"/>
    <w:rsid w:val="00955145"/>
    <w:rsid w:val="00955518"/>
    <w:rsid w:val="009566A5"/>
    <w:rsid w:val="00956844"/>
    <w:rsid w:val="009577E7"/>
    <w:rsid w:val="00957E1F"/>
    <w:rsid w:val="00960D35"/>
    <w:rsid w:val="00960F5A"/>
    <w:rsid w:val="0096159D"/>
    <w:rsid w:val="009617E5"/>
    <w:rsid w:val="00962032"/>
    <w:rsid w:val="00962139"/>
    <w:rsid w:val="009623A1"/>
    <w:rsid w:val="0096287F"/>
    <w:rsid w:val="00962EFB"/>
    <w:rsid w:val="009634AA"/>
    <w:rsid w:val="00963A7B"/>
    <w:rsid w:val="00963B0D"/>
    <w:rsid w:val="00963D16"/>
    <w:rsid w:val="00964372"/>
    <w:rsid w:val="009647F5"/>
    <w:rsid w:val="00964DAC"/>
    <w:rsid w:val="00966DC0"/>
    <w:rsid w:val="0096703D"/>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13A3"/>
    <w:rsid w:val="00981BD5"/>
    <w:rsid w:val="0098230D"/>
    <w:rsid w:val="00982C6F"/>
    <w:rsid w:val="0098356E"/>
    <w:rsid w:val="00983575"/>
    <w:rsid w:val="009852CC"/>
    <w:rsid w:val="00985D79"/>
    <w:rsid w:val="00985DF4"/>
    <w:rsid w:val="00985FF2"/>
    <w:rsid w:val="009868C6"/>
    <w:rsid w:val="00986ABA"/>
    <w:rsid w:val="00986ABF"/>
    <w:rsid w:val="00986C15"/>
    <w:rsid w:val="00987936"/>
    <w:rsid w:val="00987AFD"/>
    <w:rsid w:val="00990200"/>
    <w:rsid w:val="0099095A"/>
    <w:rsid w:val="00990CFD"/>
    <w:rsid w:val="00990D71"/>
    <w:rsid w:val="009915B9"/>
    <w:rsid w:val="00991D39"/>
    <w:rsid w:val="00992BB4"/>
    <w:rsid w:val="0099373E"/>
    <w:rsid w:val="00993AFE"/>
    <w:rsid w:val="00994855"/>
    <w:rsid w:val="00995883"/>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57EE"/>
    <w:rsid w:val="009A5BBB"/>
    <w:rsid w:val="009A5C2F"/>
    <w:rsid w:val="009A5E24"/>
    <w:rsid w:val="009A7D78"/>
    <w:rsid w:val="009B0417"/>
    <w:rsid w:val="009B06A9"/>
    <w:rsid w:val="009B0A39"/>
    <w:rsid w:val="009B0D0E"/>
    <w:rsid w:val="009B136A"/>
    <w:rsid w:val="009B1F48"/>
    <w:rsid w:val="009B2478"/>
    <w:rsid w:val="009B300D"/>
    <w:rsid w:val="009B3566"/>
    <w:rsid w:val="009B4282"/>
    <w:rsid w:val="009B4C09"/>
    <w:rsid w:val="009B4C68"/>
    <w:rsid w:val="009B4D10"/>
    <w:rsid w:val="009B5A71"/>
    <w:rsid w:val="009B5D5B"/>
    <w:rsid w:val="009B71CE"/>
    <w:rsid w:val="009B789F"/>
    <w:rsid w:val="009B7CDF"/>
    <w:rsid w:val="009B7DCF"/>
    <w:rsid w:val="009C0124"/>
    <w:rsid w:val="009C04C5"/>
    <w:rsid w:val="009C24D7"/>
    <w:rsid w:val="009C2573"/>
    <w:rsid w:val="009C2D4C"/>
    <w:rsid w:val="009C3DF1"/>
    <w:rsid w:val="009C3E0C"/>
    <w:rsid w:val="009C45BB"/>
    <w:rsid w:val="009C4B33"/>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BC1"/>
    <w:rsid w:val="009D4017"/>
    <w:rsid w:val="009D4B2E"/>
    <w:rsid w:val="009D6132"/>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E4"/>
    <w:rsid w:val="009E4761"/>
    <w:rsid w:val="009E4E7B"/>
    <w:rsid w:val="009E5AB7"/>
    <w:rsid w:val="009E5BE2"/>
    <w:rsid w:val="009E5EDC"/>
    <w:rsid w:val="009E64B9"/>
    <w:rsid w:val="009E6CE9"/>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1D6E"/>
    <w:rsid w:val="00A049A4"/>
    <w:rsid w:val="00A04C71"/>
    <w:rsid w:val="00A04C95"/>
    <w:rsid w:val="00A04D53"/>
    <w:rsid w:val="00A04DB0"/>
    <w:rsid w:val="00A0567A"/>
    <w:rsid w:val="00A05A94"/>
    <w:rsid w:val="00A062AC"/>
    <w:rsid w:val="00A065DD"/>
    <w:rsid w:val="00A06946"/>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A82"/>
    <w:rsid w:val="00A15C89"/>
    <w:rsid w:val="00A15DA5"/>
    <w:rsid w:val="00A15F64"/>
    <w:rsid w:val="00A163B6"/>
    <w:rsid w:val="00A1660C"/>
    <w:rsid w:val="00A16A9D"/>
    <w:rsid w:val="00A17000"/>
    <w:rsid w:val="00A17C5C"/>
    <w:rsid w:val="00A213AC"/>
    <w:rsid w:val="00A21FD0"/>
    <w:rsid w:val="00A22104"/>
    <w:rsid w:val="00A22E69"/>
    <w:rsid w:val="00A2314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CA1"/>
    <w:rsid w:val="00A35EC9"/>
    <w:rsid w:val="00A42511"/>
    <w:rsid w:val="00A428E4"/>
    <w:rsid w:val="00A43344"/>
    <w:rsid w:val="00A44E3D"/>
    <w:rsid w:val="00A46D0E"/>
    <w:rsid w:val="00A50301"/>
    <w:rsid w:val="00A5058C"/>
    <w:rsid w:val="00A5087C"/>
    <w:rsid w:val="00A50C9E"/>
    <w:rsid w:val="00A50D41"/>
    <w:rsid w:val="00A51482"/>
    <w:rsid w:val="00A514A7"/>
    <w:rsid w:val="00A51B4B"/>
    <w:rsid w:val="00A52610"/>
    <w:rsid w:val="00A52F50"/>
    <w:rsid w:val="00A54747"/>
    <w:rsid w:val="00A54A53"/>
    <w:rsid w:val="00A54EA6"/>
    <w:rsid w:val="00A55581"/>
    <w:rsid w:val="00A557EE"/>
    <w:rsid w:val="00A569BD"/>
    <w:rsid w:val="00A57026"/>
    <w:rsid w:val="00A60218"/>
    <w:rsid w:val="00A603A0"/>
    <w:rsid w:val="00A60CEA"/>
    <w:rsid w:val="00A62989"/>
    <w:rsid w:val="00A6305F"/>
    <w:rsid w:val="00A64017"/>
    <w:rsid w:val="00A654AB"/>
    <w:rsid w:val="00A65640"/>
    <w:rsid w:val="00A65935"/>
    <w:rsid w:val="00A65A8B"/>
    <w:rsid w:val="00A65D33"/>
    <w:rsid w:val="00A67553"/>
    <w:rsid w:val="00A7026D"/>
    <w:rsid w:val="00A702E8"/>
    <w:rsid w:val="00A709B5"/>
    <w:rsid w:val="00A718CD"/>
    <w:rsid w:val="00A7190B"/>
    <w:rsid w:val="00A71D5F"/>
    <w:rsid w:val="00A7215E"/>
    <w:rsid w:val="00A722C1"/>
    <w:rsid w:val="00A723D1"/>
    <w:rsid w:val="00A72FB6"/>
    <w:rsid w:val="00A730DE"/>
    <w:rsid w:val="00A734C1"/>
    <w:rsid w:val="00A73D3C"/>
    <w:rsid w:val="00A74742"/>
    <w:rsid w:val="00A75C5F"/>
    <w:rsid w:val="00A7694F"/>
    <w:rsid w:val="00A76B94"/>
    <w:rsid w:val="00A779E3"/>
    <w:rsid w:val="00A77DB3"/>
    <w:rsid w:val="00A80AE2"/>
    <w:rsid w:val="00A81531"/>
    <w:rsid w:val="00A828B8"/>
    <w:rsid w:val="00A82964"/>
    <w:rsid w:val="00A82C7F"/>
    <w:rsid w:val="00A830B2"/>
    <w:rsid w:val="00A8407F"/>
    <w:rsid w:val="00A854B8"/>
    <w:rsid w:val="00A8554F"/>
    <w:rsid w:val="00A85882"/>
    <w:rsid w:val="00A85AC2"/>
    <w:rsid w:val="00A868AE"/>
    <w:rsid w:val="00A86D4B"/>
    <w:rsid w:val="00A86F9F"/>
    <w:rsid w:val="00A872CA"/>
    <w:rsid w:val="00A91072"/>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14E3"/>
    <w:rsid w:val="00AA1A38"/>
    <w:rsid w:val="00AA2475"/>
    <w:rsid w:val="00AA2DEE"/>
    <w:rsid w:val="00AA338A"/>
    <w:rsid w:val="00AA3F0D"/>
    <w:rsid w:val="00AA5AB8"/>
    <w:rsid w:val="00AA70E6"/>
    <w:rsid w:val="00AA7F5D"/>
    <w:rsid w:val="00AB0B13"/>
    <w:rsid w:val="00AB0E7E"/>
    <w:rsid w:val="00AB20FA"/>
    <w:rsid w:val="00AB26FB"/>
    <w:rsid w:val="00AB2CDE"/>
    <w:rsid w:val="00AB43A0"/>
    <w:rsid w:val="00AB44A0"/>
    <w:rsid w:val="00AB58E5"/>
    <w:rsid w:val="00AB5D01"/>
    <w:rsid w:val="00AB603C"/>
    <w:rsid w:val="00AB60F2"/>
    <w:rsid w:val="00AB7145"/>
    <w:rsid w:val="00AC0322"/>
    <w:rsid w:val="00AC23C2"/>
    <w:rsid w:val="00AC2CCF"/>
    <w:rsid w:val="00AC3ACF"/>
    <w:rsid w:val="00AC4009"/>
    <w:rsid w:val="00AC4212"/>
    <w:rsid w:val="00AC478D"/>
    <w:rsid w:val="00AC47BD"/>
    <w:rsid w:val="00AC4D91"/>
    <w:rsid w:val="00AC50AD"/>
    <w:rsid w:val="00AC634A"/>
    <w:rsid w:val="00AC6592"/>
    <w:rsid w:val="00AC721C"/>
    <w:rsid w:val="00AC7350"/>
    <w:rsid w:val="00AC7C31"/>
    <w:rsid w:val="00AC7C95"/>
    <w:rsid w:val="00AC7D83"/>
    <w:rsid w:val="00AD0090"/>
    <w:rsid w:val="00AD0BCA"/>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D7E"/>
    <w:rsid w:val="00AD7B43"/>
    <w:rsid w:val="00AE08B0"/>
    <w:rsid w:val="00AE14CA"/>
    <w:rsid w:val="00AE14E3"/>
    <w:rsid w:val="00AE172D"/>
    <w:rsid w:val="00AE238A"/>
    <w:rsid w:val="00AE2610"/>
    <w:rsid w:val="00AE35C5"/>
    <w:rsid w:val="00AE3857"/>
    <w:rsid w:val="00AE3C57"/>
    <w:rsid w:val="00AE3F65"/>
    <w:rsid w:val="00AE4A93"/>
    <w:rsid w:val="00AE4B31"/>
    <w:rsid w:val="00AE56D5"/>
    <w:rsid w:val="00AE5729"/>
    <w:rsid w:val="00AE5791"/>
    <w:rsid w:val="00AE5883"/>
    <w:rsid w:val="00AE5D52"/>
    <w:rsid w:val="00AE69F4"/>
    <w:rsid w:val="00AE6B45"/>
    <w:rsid w:val="00AE6C31"/>
    <w:rsid w:val="00AE6E4F"/>
    <w:rsid w:val="00AE71CE"/>
    <w:rsid w:val="00AE747E"/>
    <w:rsid w:val="00AE76BF"/>
    <w:rsid w:val="00AE7E03"/>
    <w:rsid w:val="00AF104E"/>
    <w:rsid w:val="00AF1FFB"/>
    <w:rsid w:val="00AF261A"/>
    <w:rsid w:val="00AF2788"/>
    <w:rsid w:val="00AF27F5"/>
    <w:rsid w:val="00AF281A"/>
    <w:rsid w:val="00AF3681"/>
    <w:rsid w:val="00AF4C52"/>
    <w:rsid w:val="00AF4DBA"/>
    <w:rsid w:val="00AF4EF6"/>
    <w:rsid w:val="00AF5134"/>
    <w:rsid w:val="00AF5DFE"/>
    <w:rsid w:val="00AF6240"/>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458"/>
    <w:rsid w:val="00B058BB"/>
    <w:rsid w:val="00B0590E"/>
    <w:rsid w:val="00B067E9"/>
    <w:rsid w:val="00B06F38"/>
    <w:rsid w:val="00B07376"/>
    <w:rsid w:val="00B07CAE"/>
    <w:rsid w:val="00B07CF2"/>
    <w:rsid w:val="00B07DB3"/>
    <w:rsid w:val="00B10041"/>
    <w:rsid w:val="00B10553"/>
    <w:rsid w:val="00B105FB"/>
    <w:rsid w:val="00B1070A"/>
    <w:rsid w:val="00B10A8F"/>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2886"/>
    <w:rsid w:val="00B32B19"/>
    <w:rsid w:val="00B32B5F"/>
    <w:rsid w:val="00B334A2"/>
    <w:rsid w:val="00B33836"/>
    <w:rsid w:val="00B33905"/>
    <w:rsid w:val="00B33B8E"/>
    <w:rsid w:val="00B33D0A"/>
    <w:rsid w:val="00B358BB"/>
    <w:rsid w:val="00B365A5"/>
    <w:rsid w:val="00B36778"/>
    <w:rsid w:val="00B379E2"/>
    <w:rsid w:val="00B37D2C"/>
    <w:rsid w:val="00B4052D"/>
    <w:rsid w:val="00B40B53"/>
    <w:rsid w:val="00B40CD9"/>
    <w:rsid w:val="00B41209"/>
    <w:rsid w:val="00B413AA"/>
    <w:rsid w:val="00B417E1"/>
    <w:rsid w:val="00B41D6C"/>
    <w:rsid w:val="00B41E7B"/>
    <w:rsid w:val="00B425C0"/>
    <w:rsid w:val="00B4271A"/>
    <w:rsid w:val="00B427E2"/>
    <w:rsid w:val="00B428AB"/>
    <w:rsid w:val="00B42E86"/>
    <w:rsid w:val="00B432C0"/>
    <w:rsid w:val="00B434FD"/>
    <w:rsid w:val="00B43B7A"/>
    <w:rsid w:val="00B43EEC"/>
    <w:rsid w:val="00B44455"/>
    <w:rsid w:val="00B45176"/>
    <w:rsid w:val="00B4550F"/>
    <w:rsid w:val="00B45F0F"/>
    <w:rsid w:val="00B465A6"/>
    <w:rsid w:val="00B46A77"/>
    <w:rsid w:val="00B46E2F"/>
    <w:rsid w:val="00B47C78"/>
    <w:rsid w:val="00B5144F"/>
    <w:rsid w:val="00B5165B"/>
    <w:rsid w:val="00B52213"/>
    <w:rsid w:val="00B5223B"/>
    <w:rsid w:val="00B53C34"/>
    <w:rsid w:val="00B53CC7"/>
    <w:rsid w:val="00B53CCD"/>
    <w:rsid w:val="00B53F6C"/>
    <w:rsid w:val="00B541D7"/>
    <w:rsid w:val="00B54BEE"/>
    <w:rsid w:val="00B5524C"/>
    <w:rsid w:val="00B55BCF"/>
    <w:rsid w:val="00B55FF9"/>
    <w:rsid w:val="00B5623A"/>
    <w:rsid w:val="00B56807"/>
    <w:rsid w:val="00B56EF3"/>
    <w:rsid w:val="00B57A1B"/>
    <w:rsid w:val="00B57E3C"/>
    <w:rsid w:val="00B57F64"/>
    <w:rsid w:val="00B602AC"/>
    <w:rsid w:val="00B60BE8"/>
    <w:rsid w:val="00B60BFF"/>
    <w:rsid w:val="00B60FAF"/>
    <w:rsid w:val="00B61688"/>
    <w:rsid w:val="00B617E4"/>
    <w:rsid w:val="00B6212C"/>
    <w:rsid w:val="00B6352E"/>
    <w:rsid w:val="00B6459B"/>
    <w:rsid w:val="00B66547"/>
    <w:rsid w:val="00B709A2"/>
    <w:rsid w:val="00B71716"/>
    <w:rsid w:val="00B7192C"/>
    <w:rsid w:val="00B71EAA"/>
    <w:rsid w:val="00B71FF7"/>
    <w:rsid w:val="00B73440"/>
    <w:rsid w:val="00B740CE"/>
    <w:rsid w:val="00B74FA4"/>
    <w:rsid w:val="00B7590A"/>
    <w:rsid w:val="00B76596"/>
    <w:rsid w:val="00B7741C"/>
    <w:rsid w:val="00B77DCC"/>
    <w:rsid w:val="00B8049A"/>
    <w:rsid w:val="00B806C4"/>
    <w:rsid w:val="00B80AA6"/>
    <w:rsid w:val="00B80BED"/>
    <w:rsid w:val="00B80D9F"/>
    <w:rsid w:val="00B80F07"/>
    <w:rsid w:val="00B81655"/>
    <w:rsid w:val="00B81943"/>
    <w:rsid w:val="00B81C9B"/>
    <w:rsid w:val="00B8296C"/>
    <w:rsid w:val="00B82B58"/>
    <w:rsid w:val="00B83701"/>
    <w:rsid w:val="00B84236"/>
    <w:rsid w:val="00B867AA"/>
    <w:rsid w:val="00B86969"/>
    <w:rsid w:val="00B86C53"/>
    <w:rsid w:val="00B871DA"/>
    <w:rsid w:val="00B87262"/>
    <w:rsid w:val="00B87DCF"/>
    <w:rsid w:val="00B9056C"/>
    <w:rsid w:val="00B907CC"/>
    <w:rsid w:val="00B9113A"/>
    <w:rsid w:val="00B91432"/>
    <w:rsid w:val="00B91592"/>
    <w:rsid w:val="00B91F37"/>
    <w:rsid w:val="00B9251F"/>
    <w:rsid w:val="00B92EB8"/>
    <w:rsid w:val="00B92F84"/>
    <w:rsid w:val="00B9496C"/>
    <w:rsid w:val="00B949E7"/>
    <w:rsid w:val="00B94E6D"/>
    <w:rsid w:val="00B954E8"/>
    <w:rsid w:val="00B95520"/>
    <w:rsid w:val="00B95F50"/>
    <w:rsid w:val="00B96344"/>
    <w:rsid w:val="00B9659D"/>
    <w:rsid w:val="00B96EC1"/>
    <w:rsid w:val="00B97085"/>
    <w:rsid w:val="00B976BB"/>
    <w:rsid w:val="00BA2099"/>
    <w:rsid w:val="00BA2281"/>
    <w:rsid w:val="00BA2A74"/>
    <w:rsid w:val="00BA2C4B"/>
    <w:rsid w:val="00BA2D61"/>
    <w:rsid w:val="00BA3DB6"/>
    <w:rsid w:val="00BA403B"/>
    <w:rsid w:val="00BA6E89"/>
    <w:rsid w:val="00BB0C20"/>
    <w:rsid w:val="00BB12DD"/>
    <w:rsid w:val="00BB15E1"/>
    <w:rsid w:val="00BB2345"/>
    <w:rsid w:val="00BB241A"/>
    <w:rsid w:val="00BB2914"/>
    <w:rsid w:val="00BB2E3B"/>
    <w:rsid w:val="00BB31CF"/>
    <w:rsid w:val="00BB451A"/>
    <w:rsid w:val="00BB4811"/>
    <w:rsid w:val="00BB54E2"/>
    <w:rsid w:val="00BB629A"/>
    <w:rsid w:val="00BB6406"/>
    <w:rsid w:val="00BB66B3"/>
    <w:rsid w:val="00BB6EF3"/>
    <w:rsid w:val="00BB7595"/>
    <w:rsid w:val="00BB7F53"/>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7225"/>
    <w:rsid w:val="00BD7AE9"/>
    <w:rsid w:val="00BD7C1D"/>
    <w:rsid w:val="00BD7E1C"/>
    <w:rsid w:val="00BE0523"/>
    <w:rsid w:val="00BE196A"/>
    <w:rsid w:val="00BE1AB6"/>
    <w:rsid w:val="00BE1ED0"/>
    <w:rsid w:val="00BE2C31"/>
    <w:rsid w:val="00BE2F24"/>
    <w:rsid w:val="00BE37B3"/>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33E5"/>
    <w:rsid w:val="00C0433C"/>
    <w:rsid w:val="00C04902"/>
    <w:rsid w:val="00C04A64"/>
    <w:rsid w:val="00C04FF3"/>
    <w:rsid w:val="00C051DF"/>
    <w:rsid w:val="00C06CC8"/>
    <w:rsid w:val="00C0791B"/>
    <w:rsid w:val="00C101E9"/>
    <w:rsid w:val="00C102CA"/>
    <w:rsid w:val="00C12121"/>
    <w:rsid w:val="00C123BF"/>
    <w:rsid w:val="00C1262A"/>
    <w:rsid w:val="00C12D6C"/>
    <w:rsid w:val="00C133BC"/>
    <w:rsid w:val="00C1376A"/>
    <w:rsid w:val="00C138E4"/>
    <w:rsid w:val="00C13BE0"/>
    <w:rsid w:val="00C13D08"/>
    <w:rsid w:val="00C153F7"/>
    <w:rsid w:val="00C15A20"/>
    <w:rsid w:val="00C15DA4"/>
    <w:rsid w:val="00C1690C"/>
    <w:rsid w:val="00C17FDB"/>
    <w:rsid w:val="00C206BC"/>
    <w:rsid w:val="00C21AAE"/>
    <w:rsid w:val="00C21AC4"/>
    <w:rsid w:val="00C21B16"/>
    <w:rsid w:val="00C2229E"/>
    <w:rsid w:val="00C22A87"/>
    <w:rsid w:val="00C22EC8"/>
    <w:rsid w:val="00C22F31"/>
    <w:rsid w:val="00C23BC3"/>
    <w:rsid w:val="00C243E6"/>
    <w:rsid w:val="00C24D3B"/>
    <w:rsid w:val="00C257B0"/>
    <w:rsid w:val="00C26064"/>
    <w:rsid w:val="00C262D7"/>
    <w:rsid w:val="00C2756B"/>
    <w:rsid w:val="00C27766"/>
    <w:rsid w:val="00C277AB"/>
    <w:rsid w:val="00C30206"/>
    <w:rsid w:val="00C312E9"/>
    <w:rsid w:val="00C3148B"/>
    <w:rsid w:val="00C316B5"/>
    <w:rsid w:val="00C31ACE"/>
    <w:rsid w:val="00C322D4"/>
    <w:rsid w:val="00C329E4"/>
    <w:rsid w:val="00C32A31"/>
    <w:rsid w:val="00C33255"/>
    <w:rsid w:val="00C33C98"/>
    <w:rsid w:val="00C33DA8"/>
    <w:rsid w:val="00C3416C"/>
    <w:rsid w:val="00C34488"/>
    <w:rsid w:val="00C344C4"/>
    <w:rsid w:val="00C3487B"/>
    <w:rsid w:val="00C34F5A"/>
    <w:rsid w:val="00C3596B"/>
    <w:rsid w:val="00C36E0E"/>
    <w:rsid w:val="00C36EE5"/>
    <w:rsid w:val="00C36FFC"/>
    <w:rsid w:val="00C37A87"/>
    <w:rsid w:val="00C40537"/>
    <w:rsid w:val="00C406F8"/>
    <w:rsid w:val="00C413FD"/>
    <w:rsid w:val="00C41DC5"/>
    <w:rsid w:val="00C42A22"/>
    <w:rsid w:val="00C42EBB"/>
    <w:rsid w:val="00C43522"/>
    <w:rsid w:val="00C43A3A"/>
    <w:rsid w:val="00C43E11"/>
    <w:rsid w:val="00C44578"/>
    <w:rsid w:val="00C44EF5"/>
    <w:rsid w:val="00C44F22"/>
    <w:rsid w:val="00C450F3"/>
    <w:rsid w:val="00C45221"/>
    <w:rsid w:val="00C45A74"/>
    <w:rsid w:val="00C50C66"/>
    <w:rsid w:val="00C513CC"/>
    <w:rsid w:val="00C520C3"/>
    <w:rsid w:val="00C52AEC"/>
    <w:rsid w:val="00C52D2E"/>
    <w:rsid w:val="00C53004"/>
    <w:rsid w:val="00C547A2"/>
    <w:rsid w:val="00C54840"/>
    <w:rsid w:val="00C54B8A"/>
    <w:rsid w:val="00C54C68"/>
    <w:rsid w:val="00C558DF"/>
    <w:rsid w:val="00C574A0"/>
    <w:rsid w:val="00C5755F"/>
    <w:rsid w:val="00C60A12"/>
    <w:rsid w:val="00C61C31"/>
    <w:rsid w:val="00C6300D"/>
    <w:rsid w:val="00C6495F"/>
    <w:rsid w:val="00C64B2A"/>
    <w:rsid w:val="00C64C0C"/>
    <w:rsid w:val="00C64D48"/>
    <w:rsid w:val="00C65BBF"/>
    <w:rsid w:val="00C66154"/>
    <w:rsid w:val="00C661E7"/>
    <w:rsid w:val="00C66326"/>
    <w:rsid w:val="00C671FF"/>
    <w:rsid w:val="00C701F3"/>
    <w:rsid w:val="00C704D4"/>
    <w:rsid w:val="00C704EE"/>
    <w:rsid w:val="00C7065F"/>
    <w:rsid w:val="00C707B8"/>
    <w:rsid w:val="00C707F6"/>
    <w:rsid w:val="00C70F74"/>
    <w:rsid w:val="00C719ED"/>
    <w:rsid w:val="00C722F8"/>
    <w:rsid w:val="00C725FE"/>
    <w:rsid w:val="00C72B26"/>
    <w:rsid w:val="00C736F9"/>
    <w:rsid w:val="00C738FD"/>
    <w:rsid w:val="00C739E1"/>
    <w:rsid w:val="00C73FD8"/>
    <w:rsid w:val="00C74429"/>
    <w:rsid w:val="00C762C9"/>
    <w:rsid w:val="00C765F9"/>
    <w:rsid w:val="00C76BB2"/>
    <w:rsid w:val="00C76E08"/>
    <w:rsid w:val="00C77782"/>
    <w:rsid w:val="00C779B9"/>
    <w:rsid w:val="00C77EA2"/>
    <w:rsid w:val="00C8032D"/>
    <w:rsid w:val="00C81487"/>
    <w:rsid w:val="00C815D1"/>
    <w:rsid w:val="00C81719"/>
    <w:rsid w:val="00C81A9E"/>
    <w:rsid w:val="00C8258A"/>
    <w:rsid w:val="00C826B0"/>
    <w:rsid w:val="00C82767"/>
    <w:rsid w:val="00C82D11"/>
    <w:rsid w:val="00C82D2B"/>
    <w:rsid w:val="00C83C0F"/>
    <w:rsid w:val="00C8506B"/>
    <w:rsid w:val="00C8675E"/>
    <w:rsid w:val="00C90547"/>
    <w:rsid w:val="00C907B2"/>
    <w:rsid w:val="00C90842"/>
    <w:rsid w:val="00C91324"/>
    <w:rsid w:val="00C91510"/>
    <w:rsid w:val="00C9174A"/>
    <w:rsid w:val="00C917E0"/>
    <w:rsid w:val="00C91B1E"/>
    <w:rsid w:val="00C91E08"/>
    <w:rsid w:val="00C920A3"/>
    <w:rsid w:val="00C92267"/>
    <w:rsid w:val="00C9272A"/>
    <w:rsid w:val="00C92BAE"/>
    <w:rsid w:val="00C949EE"/>
    <w:rsid w:val="00C95A5B"/>
    <w:rsid w:val="00C96553"/>
    <w:rsid w:val="00C968AB"/>
    <w:rsid w:val="00C97C9A"/>
    <w:rsid w:val="00CA05A2"/>
    <w:rsid w:val="00CA1ABA"/>
    <w:rsid w:val="00CA21B3"/>
    <w:rsid w:val="00CA2A01"/>
    <w:rsid w:val="00CA2DED"/>
    <w:rsid w:val="00CA40A4"/>
    <w:rsid w:val="00CA45F4"/>
    <w:rsid w:val="00CA5466"/>
    <w:rsid w:val="00CA5E5F"/>
    <w:rsid w:val="00CA60DC"/>
    <w:rsid w:val="00CA74C5"/>
    <w:rsid w:val="00CA7839"/>
    <w:rsid w:val="00CA7BEB"/>
    <w:rsid w:val="00CA7D8C"/>
    <w:rsid w:val="00CA7F59"/>
    <w:rsid w:val="00CB01D6"/>
    <w:rsid w:val="00CB027B"/>
    <w:rsid w:val="00CB0A78"/>
    <w:rsid w:val="00CB1069"/>
    <w:rsid w:val="00CB1B7E"/>
    <w:rsid w:val="00CB2EDD"/>
    <w:rsid w:val="00CB36EB"/>
    <w:rsid w:val="00CB3732"/>
    <w:rsid w:val="00CB39E0"/>
    <w:rsid w:val="00CB3D70"/>
    <w:rsid w:val="00CB672A"/>
    <w:rsid w:val="00CB7191"/>
    <w:rsid w:val="00CB77AB"/>
    <w:rsid w:val="00CB7C4D"/>
    <w:rsid w:val="00CB7E19"/>
    <w:rsid w:val="00CC1DC0"/>
    <w:rsid w:val="00CC1F47"/>
    <w:rsid w:val="00CC2429"/>
    <w:rsid w:val="00CC2825"/>
    <w:rsid w:val="00CC3027"/>
    <w:rsid w:val="00CC4A2B"/>
    <w:rsid w:val="00CC5317"/>
    <w:rsid w:val="00CC558F"/>
    <w:rsid w:val="00CC5830"/>
    <w:rsid w:val="00CC58BB"/>
    <w:rsid w:val="00CC5EC8"/>
    <w:rsid w:val="00CC6B2C"/>
    <w:rsid w:val="00CC6F56"/>
    <w:rsid w:val="00CC78FE"/>
    <w:rsid w:val="00CC7920"/>
    <w:rsid w:val="00CD1340"/>
    <w:rsid w:val="00CD1615"/>
    <w:rsid w:val="00CD222C"/>
    <w:rsid w:val="00CD28F8"/>
    <w:rsid w:val="00CD2A0C"/>
    <w:rsid w:val="00CD2A34"/>
    <w:rsid w:val="00CD4295"/>
    <w:rsid w:val="00CD4506"/>
    <w:rsid w:val="00CD4554"/>
    <w:rsid w:val="00CD459D"/>
    <w:rsid w:val="00CD4A06"/>
    <w:rsid w:val="00CD4DC6"/>
    <w:rsid w:val="00CD5EE4"/>
    <w:rsid w:val="00CD5EF3"/>
    <w:rsid w:val="00CD6579"/>
    <w:rsid w:val="00CD6D7D"/>
    <w:rsid w:val="00CD6DAD"/>
    <w:rsid w:val="00CD707A"/>
    <w:rsid w:val="00CE1499"/>
    <w:rsid w:val="00CE25C9"/>
    <w:rsid w:val="00CE2CC3"/>
    <w:rsid w:val="00CE3C1E"/>
    <w:rsid w:val="00CE4234"/>
    <w:rsid w:val="00CE5046"/>
    <w:rsid w:val="00CE534E"/>
    <w:rsid w:val="00CE58EE"/>
    <w:rsid w:val="00CE6185"/>
    <w:rsid w:val="00CE6E3E"/>
    <w:rsid w:val="00CE6EF7"/>
    <w:rsid w:val="00CE76AF"/>
    <w:rsid w:val="00CE7CF0"/>
    <w:rsid w:val="00CF001C"/>
    <w:rsid w:val="00CF0CDF"/>
    <w:rsid w:val="00CF11B1"/>
    <w:rsid w:val="00CF30E6"/>
    <w:rsid w:val="00CF33CB"/>
    <w:rsid w:val="00CF4107"/>
    <w:rsid w:val="00CF5087"/>
    <w:rsid w:val="00CF5974"/>
    <w:rsid w:val="00CF5FAB"/>
    <w:rsid w:val="00CF5FEC"/>
    <w:rsid w:val="00CF70BB"/>
    <w:rsid w:val="00CF744B"/>
    <w:rsid w:val="00CF796E"/>
    <w:rsid w:val="00CF7F04"/>
    <w:rsid w:val="00D00C60"/>
    <w:rsid w:val="00D012F5"/>
    <w:rsid w:val="00D014AE"/>
    <w:rsid w:val="00D017E5"/>
    <w:rsid w:val="00D01BDB"/>
    <w:rsid w:val="00D01C83"/>
    <w:rsid w:val="00D01E96"/>
    <w:rsid w:val="00D0238F"/>
    <w:rsid w:val="00D02D22"/>
    <w:rsid w:val="00D0303B"/>
    <w:rsid w:val="00D03076"/>
    <w:rsid w:val="00D030CA"/>
    <w:rsid w:val="00D0352F"/>
    <w:rsid w:val="00D03E97"/>
    <w:rsid w:val="00D0449A"/>
    <w:rsid w:val="00D05033"/>
    <w:rsid w:val="00D0615F"/>
    <w:rsid w:val="00D06B0D"/>
    <w:rsid w:val="00D06B61"/>
    <w:rsid w:val="00D06C63"/>
    <w:rsid w:val="00D07480"/>
    <w:rsid w:val="00D07EF1"/>
    <w:rsid w:val="00D10CE8"/>
    <w:rsid w:val="00D11828"/>
    <w:rsid w:val="00D11AAA"/>
    <w:rsid w:val="00D133F9"/>
    <w:rsid w:val="00D13AE4"/>
    <w:rsid w:val="00D13FDC"/>
    <w:rsid w:val="00D14C7A"/>
    <w:rsid w:val="00D15447"/>
    <w:rsid w:val="00D1566A"/>
    <w:rsid w:val="00D15803"/>
    <w:rsid w:val="00D15A1C"/>
    <w:rsid w:val="00D160A8"/>
    <w:rsid w:val="00D16739"/>
    <w:rsid w:val="00D16A66"/>
    <w:rsid w:val="00D17178"/>
    <w:rsid w:val="00D17FD9"/>
    <w:rsid w:val="00D20B12"/>
    <w:rsid w:val="00D20ED3"/>
    <w:rsid w:val="00D22191"/>
    <w:rsid w:val="00D227BA"/>
    <w:rsid w:val="00D2306F"/>
    <w:rsid w:val="00D233C4"/>
    <w:rsid w:val="00D23DB5"/>
    <w:rsid w:val="00D23FF8"/>
    <w:rsid w:val="00D25063"/>
    <w:rsid w:val="00D26361"/>
    <w:rsid w:val="00D27695"/>
    <w:rsid w:val="00D27E91"/>
    <w:rsid w:val="00D30DCE"/>
    <w:rsid w:val="00D32722"/>
    <w:rsid w:val="00D32BC0"/>
    <w:rsid w:val="00D32EC1"/>
    <w:rsid w:val="00D33689"/>
    <w:rsid w:val="00D35E74"/>
    <w:rsid w:val="00D36048"/>
    <w:rsid w:val="00D36264"/>
    <w:rsid w:val="00D3683E"/>
    <w:rsid w:val="00D36BDD"/>
    <w:rsid w:val="00D370AE"/>
    <w:rsid w:val="00D37BFB"/>
    <w:rsid w:val="00D40FCE"/>
    <w:rsid w:val="00D410B2"/>
    <w:rsid w:val="00D4143C"/>
    <w:rsid w:val="00D41C4B"/>
    <w:rsid w:val="00D41FE2"/>
    <w:rsid w:val="00D428ED"/>
    <w:rsid w:val="00D430EF"/>
    <w:rsid w:val="00D43D46"/>
    <w:rsid w:val="00D44686"/>
    <w:rsid w:val="00D45E69"/>
    <w:rsid w:val="00D45F4B"/>
    <w:rsid w:val="00D45FE2"/>
    <w:rsid w:val="00D462F3"/>
    <w:rsid w:val="00D468F6"/>
    <w:rsid w:val="00D46D06"/>
    <w:rsid w:val="00D47831"/>
    <w:rsid w:val="00D5007D"/>
    <w:rsid w:val="00D501C6"/>
    <w:rsid w:val="00D50C6A"/>
    <w:rsid w:val="00D51376"/>
    <w:rsid w:val="00D51D8C"/>
    <w:rsid w:val="00D52BD7"/>
    <w:rsid w:val="00D5370B"/>
    <w:rsid w:val="00D53997"/>
    <w:rsid w:val="00D54CFD"/>
    <w:rsid w:val="00D56A43"/>
    <w:rsid w:val="00D571A4"/>
    <w:rsid w:val="00D60191"/>
    <w:rsid w:val="00D6065F"/>
    <w:rsid w:val="00D60800"/>
    <w:rsid w:val="00D610C7"/>
    <w:rsid w:val="00D6116B"/>
    <w:rsid w:val="00D61A47"/>
    <w:rsid w:val="00D62589"/>
    <w:rsid w:val="00D62D3F"/>
    <w:rsid w:val="00D651C7"/>
    <w:rsid w:val="00D6679A"/>
    <w:rsid w:val="00D66EF0"/>
    <w:rsid w:val="00D6716E"/>
    <w:rsid w:val="00D6741E"/>
    <w:rsid w:val="00D675F2"/>
    <w:rsid w:val="00D7003E"/>
    <w:rsid w:val="00D715BE"/>
    <w:rsid w:val="00D734BB"/>
    <w:rsid w:val="00D74ED5"/>
    <w:rsid w:val="00D74F43"/>
    <w:rsid w:val="00D75282"/>
    <w:rsid w:val="00D759D8"/>
    <w:rsid w:val="00D75E81"/>
    <w:rsid w:val="00D7716B"/>
    <w:rsid w:val="00D772A2"/>
    <w:rsid w:val="00D77B8F"/>
    <w:rsid w:val="00D80197"/>
    <w:rsid w:val="00D80EB0"/>
    <w:rsid w:val="00D8143C"/>
    <w:rsid w:val="00D81B40"/>
    <w:rsid w:val="00D82060"/>
    <w:rsid w:val="00D831F6"/>
    <w:rsid w:val="00D83466"/>
    <w:rsid w:val="00D83961"/>
    <w:rsid w:val="00D83E81"/>
    <w:rsid w:val="00D84E0E"/>
    <w:rsid w:val="00D859E6"/>
    <w:rsid w:val="00D87C1F"/>
    <w:rsid w:val="00D90BD2"/>
    <w:rsid w:val="00D91915"/>
    <w:rsid w:val="00D919CF"/>
    <w:rsid w:val="00D91E62"/>
    <w:rsid w:val="00D9227D"/>
    <w:rsid w:val="00D92CAB"/>
    <w:rsid w:val="00D93869"/>
    <w:rsid w:val="00D94AFB"/>
    <w:rsid w:val="00D95B3E"/>
    <w:rsid w:val="00D96403"/>
    <w:rsid w:val="00D96586"/>
    <w:rsid w:val="00D973B1"/>
    <w:rsid w:val="00D97BA7"/>
    <w:rsid w:val="00DA0F54"/>
    <w:rsid w:val="00DA2969"/>
    <w:rsid w:val="00DA29AE"/>
    <w:rsid w:val="00DA317A"/>
    <w:rsid w:val="00DA5885"/>
    <w:rsid w:val="00DA58C1"/>
    <w:rsid w:val="00DA7AC8"/>
    <w:rsid w:val="00DB02A7"/>
    <w:rsid w:val="00DB23CC"/>
    <w:rsid w:val="00DB25F0"/>
    <w:rsid w:val="00DB290A"/>
    <w:rsid w:val="00DB2942"/>
    <w:rsid w:val="00DB2FEC"/>
    <w:rsid w:val="00DB394B"/>
    <w:rsid w:val="00DB3AA6"/>
    <w:rsid w:val="00DB3DB6"/>
    <w:rsid w:val="00DB4756"/>
    <w:rsid w:val="00DB6044"/>
    <w:rsid w:val="00DB604A"/>
    <w:rsid w:val="00DB614B"/>
    <w:rsid w:val="00DB6AF2"/>
    <w:rsid w:val="00DB7BC9"/>
    <w:rsid w:val="00DC02D4"/>
    <w:rsid w:val="00DC0498"/>
    <w:rsid w:val="00DC0ED6"/>
    <w:rsid w:val="00DC21E2"/>
    <w:rsid w:val="00DC2EB4"/>
    <w:rsid w:val="00DC2F4B"/>
    <w:rsid w:val="00DC34E9"/>
    <w:rsid w:val="00DC3C8B"/>
    <w:rsid w:val="00DC43F9"/>
    <w:rsid w:val="00DC5144"/>
    <w:rsid w:val="00DC55E8"/>
    <w:rsid w:val="00DC5E1E"/>
    <w:rsid w:val="00DC6B58"/>
    <w:rsid w:val="00DC6B60"/>
    <w:rsid w:val="00DC76D2"/>
    <w:rsid w:val="00DC7778"/>
    <w:rsid w:val="00DC7E61"/>
    <w:rsid w:val="00DD073A"/>
    <w:rsid w:val="00DD0B4E"/>
    <w:rsid w:val="00DD0B74"/>
    <w:rsid w:val="00DD1814"/>
    <w:rsid w:val="00DD1A57"/>
    <w:rsid w:val="00DD26C1"/>
    <w:rsid w:val="00DD270F"/>
    <w:rsid w:val="00DD2DC8"/>
    <w:rsid w:val="00DD2F9D"/>
    <w:rsid w:val="00DD3AC4"/>
    <w:rsid w:val="00DD4AF1"/>
    <w:rsid w:val="00DD4E78"/>
    <w:rsid w:val="00DD5782"/>
    <w:rsid w:val="00DD5F06"/>
    <w:rsid w:val="00DD610E"/>
    <w:rsid w:val="00DD6541"/>
    <w:rsid w:val="00DD690E"/>
    <w:rsid w:val="00DD6C69"/>
    <w:rsid w:val="00DD6EAF"/>
    <w:rsid w:val="00DD723B"/>
    <w:rsid w:val="00DD7FF3"/>
    <w:rsid w:val="00DE08FA"/>
    <w:rsid w:val="00DE0E3E"/>
    <w:rsid w:val="00DE156D"/>
    <w:rsid w:val="00DE1B1B"/>
    <w:rsid w:val="00DE3187"/>
    <w:rsid w:val="00DE373C"/>
    <w:rsid w:val="00DE41D8"/>
    <w:rsid w:val="00DE445E"/>
    <w:rsid w:val="00DE4718"/>
    <w:rsid w:val="00DE4FE0"/>
    <w:rsid w:val="00DE5011"/>
    <w:rsid w:val="00DE6059"/>
    <w:rsid w:val="00DE6473"/>
    <w:rsid w:val="00DE696E"/>
    <w:rsid w:val="00DF0069"/>
    <w:rsid w:val="00DF131B"/>
    <w:rsid w:val="00DF1342"/>
    <w:rsid w:val="00DF1B2D"/>
    <w:rsid w:val="00DF1DE8"/>
    <w:rsid w:val="00DF27AF"/>
    <w:rsid w:val="00DF2B3B"/>
    <w:rsid w:val="00DF30B6"/>
    <w:rsid w:val="00DF39F7"/>
    <w:rsid w:val="00DF45A3"/>
    <w:rsid w:val="00DF4917"/>
    <w:rsid w:val="00DF4980"/>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6F8A"/>
    <w:rsid w:val="00E075CA"/>
    <w:rsid w:val="00E10E45"/>
    <w:rsid w:val="00E1171C"/>
    <w:rsid w:val="00E11972"/>
    <w:rsid w:val="00E1223D"/>
    <w:rsid w:val="00E12466"/>
    <w:rsid w:val="00E12A38"/>
    <w:rsid w:val="00E12B39"/>
    <w:rsid w:val="00E13749"/>
    <w:rsid w:val="00E14DCD"/>
    <w:rsid w:val="00E15B6B"/>
    <w:rsid w:val="00E165E7"/>
    <w:rsid w:val="00E17D24"/>
    <w:rsid w:val="00E209AA"/>
    <w:rsid w:val="00E21BC8"/>
    <w:rsid w:val="00E21DEE"/>
    <w:rsid w:val="00E22254"/>
    <w:rsid w:val="00E2229F"/>
    <w:rsid w:val="00E224CC"/>
    <w:rsid w:val="00E23D1A"/>
    <w:rsid w:val="00E2443D"/>
    <w:rsid w:val="00E24CBB"/>
    <w:rsid w:val="00E24CC7"/>
    <w:rsid w:val="00E24D0F"/>
    <w:rsid w:val="00E2566B"/>
    <w:rsid w:val="00E265BD"/>
    <w:rsid w:val="00E2667D"/>
    <w:rsid w:val="00E26A2D"/>
    <w:rsid w:val="00E272CE"/>
    <w:rsid w:val="00E30C15"/>
    <w:rsid w:val="00E32161"/>
    <w:rsid w:val="00E32258"/>
    <w:rsid w:val="00E32789"/>
    <w:rsid w:val="00E32802"/>
    <w:rsid w:val="00E3286E"/>
    <w:rsid w:val="00E32AD2"/>
    <w:rsid w:val="00E32C50"/>
    <w:rsid w:val="00E32FC7"/>
    <w:rsid w:val="00E333C5"/>
    <w:rsid w:val="00E33D2E"/>
    <w:rsid w:val="00E340BA"/>
    <w:rsid w:val="00E34295"/>
    <w:rsid w:val="00E34611"/>
    <w:rsid w:val="00E349C4"/>
    <w:rsid w:val="00E34FBE"/>
    <w:rsid w:val="00E35460"/>
    <w:rsid w:val="00E35BC2"/>
    <w:rsid w:val="00E35D62"/>
    <w:rsid w:val="00E37104"/>
    <w:rsid w:val="00E37960"/>
    <w:rsid w:val="00E37C5C"/>
    <w:rsid w:val="00E40370"/>
    <w:rsid w:val="00E4091F"/>
    <w:rsid w:val="00E41924"/>
    <w:rsid w:val="00E42317"/>
    <w:rsid w:val="00E43179"/>
    <w:rsid w:val="00E433B9"/>
    <w:rsid w:val="00E43B25"/>
    <w:rsid w:val="00E43FB7"/>
    <w:rsid w:val="00E449F3"/>
    <w:rsid w:val="00E44B4C"/>
    <w:rsid w:val="00E44EB0"/>
    <w:rsid w:val="00E44F9C"/>
    <w:rsid w:val="00E45338"/>
    <w:rsid w:val="00E45535"/>
    <w:rsid w:val="00E45BB9"/>
    <w:rsid w:val="00E45C42"/>
    <w:rsid w:val="00E474C2"/>
    <w:rsid w:val="00E4771A"/>
    <w:rsid w:val="00E4771B"/>
    <w:rsid w:val="00E47C46"/>
    <w:rsid w:val="00E51749"/>
    <w:rsid w:val="00E51E81"/>
    <w:rsid w:val="00E521B3"/>
    <w:rsid w:val="00E53077"/>
    <w:rsid w:val="00E53BDE"/>
    <w:rsid w:val="00E5433E"/>
    <w:rsid w:val="00E54418"/>
    <w:rsid w:val="00E55A38"/>
    <w:rsid w:val="00E55F41"/>
    <w:rsid w:val="00E568EB"/>
    <w:rsid w:val="00E57FB4"/>
    <w:rsid w:val="00E60C6D"/>
    <w:rsid w:val="00E60F54"/>
    <w:rsid w:val="00E6167B"/>
    <w:rsid w:val="00E62CAE"/>
    <w:rsid w:val="00E642C3"/>
    <w:rsid w:val="00E661B0"/>
    <w:rsid w:val="00E6693E"/>
    <w:rsid w:val="00E6705B"/>
    <w:rsid w:val="00E670CC"/>
    <w:rsid w:val="00E67ED9"/>
    <w:rsid w:val="00E67FC0"/>
    <w:rsid w:val="00E704B7"/>
    <w:rsid w:val="00E70805"/>
    <w:rsid w:val="00E70D69"/>
    <w:rsid w:val="00E71633"/>
    <w:rsid w:val="00E71667"/>
    <w:rsid w:val="00E717A3"/>
    <w:rsid w:val="00E729FB"/>
    <w:rsid w:val="00E73D1C"/>
    <w:rsid w:val="00E75DDC"/>
    <w:rsid w:val="00E77048"/>
    <w:rsid w:val="00E7704F"/>
    <w:rsid w:val="00E7726B"/>
    <w:rsid w:val="00E800C1"/>
    <w:rsid w:val="00E803F3"/>
    <w:rsid w:val="00E8088D"/>
    <w:rsid w:val="00E811A2"/>
    <w:rsid w:val="00E815F6"/>
    <w:rsid w:val="00E81E79"/>
    <w:rsid w:val="00E81FB1"/>
    <w:rsid w:val="00E82CCD"/>
    <w:rsid w:val="00E83F51"/>
    <w:rsid w:val="00E85AC0"/>
    <w:rsid w:val="00E85FD3"/>
    <w:rsid w:val="00E8625F"/>
    <w:rsid w:val="00E863B3"/>
    <w:rsid w:val="00E86738"/>
    <w:rsid w:val="00E87D66"/>
    <w:rsid w:val="00E902E8"/>
    <w:rsid w:val="00E91B1C"/>
    <w:rsid w:val="00E91F0F"/>
    <w:rsid w:val="00E92AC8"/>
    <w:rsid w:val="00E92D66"/>
    <w:rsid w:val="00E9325D"/>
    <w:rsid w:val="00E93CF6"/>
    <w:rsid w:val="00E94BA5"/>
    <w:rsid w:val="00E952C0"/>
    <w:rsid w:val="00E9533C"/>
    <w:rsid w:val="00E95376"/>
    <w:rsid w:val="00E95578"/>
    <w:rsid w:val="00E9557F"/>
    <w:rsid w:val="00E96305"/>
    <w:rsid w:val="00E96528"/>
    <w:rsid w:val="00EA0908"/>
    <w:rsid w:val="00EA26DB"/>
    <w:rsid w:val="00EA414F"/>
    <w:rsid w:val="00EA4370"/>
    <w:rsid w:val="00EA4782"/>
    <w:rsid w:val="00EA4AA6"/>
    <w:rsid w:val="00EA587D"/>
    <w:rsid w:val="00EA635D"/>
    <w:rsid w:val="00EA65CB"/>
    <w:rsid w:val="00EA6E67"/>
    <w:rsid w:val="00EA7C2C"/>
    <w:rsid w:val="00EB0D79"/>
    <w:rsid w:val="00EB0ED5"/>
    <w:rsid w:val="00EB11B2"/>
    <w:rsid w:val="00EB2579"/>
    <w:rsid w:val="00EB37CB"/>
    <w:rsid w:val="00EB5150"/>
    <w:rsid w:val="00EB523F"/>
    <w:rsid w:val="00EB53FA"/>
    <w:rsid w:val="00EB550B"/>
    <w:rsid w:val="00EB5BED"/>
    <w:rsid w:val="00EB6088"/>
    <w:rsid w:val="00EB6307"/>
    <w:rsid w:val="00EB7A22"/>
    <w:rsid w:val="00EC01E9"/>
    <w:rsid w:val="00EC1C15"/>
    <w:rsid w:val="00EC32A9"/>
    <w:rsid w:val="00EC3984"/>
    <w:rsid w:val="00EC3A16"/>
    <w:rsid w:val="00EC4014"/>
    <w:rsid w:val="00EC43CB"/>
    <w:rsid w:val="00EC4536"/>
    <w:rsid w:val="00EC4B3C"/>
    <w:rsid w:val="00EC50BC"/>
    <w:rsid w:val="00EC5107"/>
    <w:rsid w:val="00EC5C9A"/>
    <w:rsid w:val="00EC65B5"/>
    <w:rsid w:val="00EC7C15"/>
    <w:rsid w:val="00ED05E3"/>
    <w:rsid w:val="00ED0FD5"/>
    <w:rsid w:val="00ED1C90"/>
    <w:rsid w:val="00ED1E90"/>
    <w:rsid w:val="00ED1FA8"/>
    <w:rsid w:val="00ED3F8A"/>
    <w:rsid w:val="00ED47F8"/>
    <w:rsid w:val="00ED4AD0"/>
    <w:rsid w:val="00ED536B"/>
    <w:rsid w:val="00ED5BCF"/>
    <w:rsid w:val="00ED5C60"/>
    <w:rsid w:val="00ED5E8F"/>
    <w:rsid w:val="00ED6110"/>
    <w:rsid w:val="00ED6258"/>
    <w:rsid w:val="00EE1227"/>
    <w:rsid w:val="00EE1DA1"/>
    <w:rsid w:val="00EE2476"/>
    <w:rsid w:val="00EE2A7C"/>
    <w:rsid w:val="00EE354C"/>
    <w:rsid w:val="00EE3829"/>
    <w:rsid w:val="00EE3DA3"/>
    <w:rsid w:val="00EE41FC"/>
    <w:rsid w:val="00EE4689"/>
    <w:rsid w:val="00EE49B2"/>
    <w:rsid w:val="00EE543F"/>
    <w:rsid w:val="00EE5D40"/>
    <w:rsid w:val="00EE6563"/>
    <w:rsid w:val="00EE705D"/>
    <w:rsid w:val="00EE7D06"/>
    <w:rsid w:val="00EF0A11"/>
    <w:rsid w:val="00EF0ABF"/>
    <w:rsid w:val="00EF1102"/>
    <w:rsid w:val="00EF1534"/>
    <w:rsid w:val="00EF16BF"/>
    <w:rsid w:val="00EF223E"/>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1048"/>
    <w:rsid w:val="00F015AB"/>
    <w:rsid w:val="00F02369"/>
    <w:rsid w:val="00F0399A"/>
    <w:rsid w:val="00F03F0A"/>
    <w:rsid w:val="00F04D7C"/>
    <w:rsid w:val="00F053EE"/>
    <w:rsid w:val="00F06A2A"/>
    <w:rsid w:val="00F06DB8"/>
    <w:rsid w:val="00F07B23"/>
    <w:rsid w:val="00F10058"/>
    <w:rsid w:val="00F104E7"/>
    <w:rsid w:val="00F10CDE"/>
    <w:rsid w:val="00F10ED4"/>
    <w:rsid w:val="00F11007"/>
    <w:rsid w:val="00F115B2"/>
    <w:rsid w:val="00F12EC6"/>
    <w:rsid w:val="00F1373E"/>
    <w:rsid w:val="00F13A09"/>
    <w:rsid w:val="00F13B46"/>
    <w:rsid w:val="00F14055"/>
    <w:rsid w:val="00F14348"/>
    <w:rsid w:val="00F148F5"/>
    <w:rsid w:val="00F152C2"/>
    <w:rsid w:val="00F15ED9"/>
    <w:rsid w:val="00F174C2"/>
    <w:rsid w:val="00F20116"/>
    <w:rsid w:val="00F21495"/>
    <w:rsid w:val="00F215CB"/>
    <w:rsid w:val="00F2402F"/>
    <w:rsid w:val="00F2455C"/>
    <w:rsid w:val="00F27555"/>
    <w:rsid w:val="00F27646"/>
    <w:rsid w:val="00F31434"/>
    <w:rsid w:val="00F31D11"/>
    <w:rsid w:val="00F3255D"/>
    <w:rsid w:val="00F32A04"/>
    <w:rsid w:val="00F33522"/>
    <w:rsid w:val="00F3403A"/>
    <w:rsid w:val="00F351A1"/>
    <w:rsid w:val="00F35B08"/>
    <w:rsid w:val="00F367CF"/>
    <w:rsid w:val="00F36C5D"/>
    <w:rsid w:val="00F36D22"/>
    <w:rsid w:val="00F36D78"/>
    <w:rsid w:val="00F374C7"/>
    <w:rsid w:val="00F40894"/>
    <w:rsid w:val="00F40BFB"/>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111"/>
    <w:rsid w:val="00F61A20"/>
    <w:rsid w:val="00F61BA2"/>
    <w:rsid w:val="00F61CE1"/>
    <w:rsid w:val="00F6383D"/>
    <w:rsid w:val="00F640EE"/>
    <w:rsid w:val="00F645B3"/>
    <w:rsid w:val="00F648BB"/>
    <w:rsid w:val="00F64C71"/>
    <w:rsid w:val="00F65CAF"/>
    <w:rsid w:val="00F66CAC"/>
    <w:rsid w:val="00F66EA6"/>
    <w:rsid w:val="00F675EB"/>
    <w:rsid w:val="00F7000F"/>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33C"/>
    <w:rsid w:val="00F76785"/>
    <w:rsid w:val="00F77318"/>
    <w:rsid w:val="00F7752F"/>
    <w:rsid w:val="00F80C8D"/>
    <w:rsid w:val="00F81154"/>
    <w:rsid w:val="00F815E5"/>
    <w:rsid w:val="00F81C3B"/>
    <w:rsid w:val="00F82050"/>
    <w:rsid w:val="00F83584"/>
    <w:rsid w:val="00F83A18"/>
    <w:rsid w:val="00F8468F"/>
    <w:rsid w:val="00F84953"/>
    <w:rsid w:val="00F86A34"/>
    <w:rsid w:val="00F86B86"/>
    <w:rsid w:val="00F90801"/>
    <w:rsid w:val="00F9147C"/>
    <w:rsid w:val="00F91A16"/>
    <w:rsid w:val="00F92F37"/>
    <w:rsid w:val="00F9380B"/>
    <w:rsid w:val="00F940C8"/>
    <w:rsid w:val="00F944A4"/>
    <w:rsid w:val="00F95000"/>
    <w:rsid w:val="00F9643F"/>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64C0"/>
    <w:rsid w:val="00FB0901"/>
    <w:rsid w:val="00FB175A"/>
    <w:rsid w:val="00FB4B29"/>
    <w:rsid w:val="00FB513B"/>
    <w:rsid w:val="00FB5C16"/>
    <w:rsid w:val="00FB6601"/>
    <w:rsid w:val="00FB6B2B"/>
    <w:rsid w:val="00FB7C06"/>
    <w:rsid w:val="00FB7DF3"/>
    <w:rsid w:val="00FB7E7A"/>
    <w:rsid w:val="00FB7ECD"/>
    <w:rsid w:val="00FC04B2"/>
    <w:rsid w:val="00FC069F"/>
    <w:rsid w:val="00FC39DF"/>
    <w:rsid w:val="00FC4649"/>
    <w:rsid w:val="00FC5599"/>
    <w:rsid w:val="00FC5A73"/>
    <w:rsid w:val="00FC5BC5"/>
    <w:rsid w:val="00FC5C4B"/>
    <w:rsid w:val="00FC64A2"/>
    <w:rsid w:val="00FC6B5D"/>
    <w:rsid w:val="00FD06ED"/>
    <w:rsid w:val="00FD0FEC"/>
    <w:rsid w:val="00FD3D99"/>
    <w:rsid w:val="00FD4437"/>
    <w:rsid w:val="00FD71CB"/>
    <w:rsid w:val="00FE0172"/>
    <w:rsid w:val="00FE0676"/>
    <w:rsid w:val="00FE0969"/>
    <w:rsid w:val="00FE1EDA"/>
    <w:rsid w:val="00FE24A8"/>
    <w:rsid w:val="00FE2605"/>
    <w:rsid w:val="00FE2DEB"/>
    <w:rsid w:val="00FE339E"/>
    <w:rsid w:val="00FE410F"/>
    <w:rsid w:val="00FE4BC6"/>
    <w:rsid w:val="00FE5C27"/>
    <w:rsid w:val="00FE5DB6"/>
    <w:rsid w:val="00FE5E89"/>
    <w:rsid w:val="00FE5FB4"/>
    <w:rsid w:val="00FE6346"/>
    <w:rsid w:val="00FE658B"/>
    <w:rsid w:val="00FE67FA"/>
    <w:rsid w:val="00FE6B2B"/>
    <w:rsid w:val="00FE71BD"/>
    <w:rsid w:val="00FE7726"/>
    <w:rsid w:val="00FE7FCC"/>
    <w:rsid w:val="00FF023E"/>
    <w:rsid w:val="00FF0ACC"/>
    <w:rsid w:val="00FF11A6"/>
    <w:rsid w:val="00FF15A3"/>
    <w:rsid w:val="00FF1A09"/>
    <w:rsid w:val="00FF2265"/>
    <w:rsid w:val="00FF247D"/>
    <w:rsid w:val="00FF38E1"/>
    <w:rsid w:val="00FF3946"/>
    <w:rsid w:val="00FF40A0"/>
    <w:rsid w:val="00FF4B4C"/>
    <w:rsid w:val="00FF55A0"/>
    <w:rsid w:val="00FF55F0"/>
    <w:rsid w:val="00FF5DE6"/>
    <w:rsid w:val="00FF6597"/>
    <w:rsid w:val="00FF7641"/>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ilu1992/Elm-Projekt-Used-Cars---ma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2982"/>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646</Words>
  <Characters>123771</Characters>
  <Application>Microsoft Office Word</Application>
  <DocSecurity>0</DocSecurity>
  <Lines>1031</Lines>
  <Paragraphs>2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2029</cp:revision>
  <cp:lastPrinted>2021-09-10T08:14:00Z</cp:lastPrinted>
  <dcterms:created xsi:type="dcterms:W3CDTF">2021-11-26T18:03:00Z</dcterms:created>
  <dcterms:modified xsi:type="dcterms:W3CDTF">2021-12-0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6">
    <vt:lpwstr>True</vt:lpwstr>
  </property>
  <property fmtid="{D5CDD505-2E9C-101B-9397-08002B2CF9AE}" pid="12" name="CitaviDocumentProperty_1">
    <vt:lpwstr>6.10.0.0</vt:lpwstr>
  </property>
</Properties>
</file>